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16633" w14:textId="79BC2432" w:rsidR="00B16917" w:rsidRPr="00765DB2" w:rsidRDefault="006E7073" w:rsidP="00765DB2">
      <w:pPr>
        <w:pStyle w:val="SkripsiNormal"/>
        <w:jc w:val="center"/>
        <w:rPr>
          <w:b/>
          <w:sz w:val="24"/>
        </w:rPr>
      </w:pPr>
      <w:r>
        <w:rPr>
          <w:b/>
          <w:sz w:val="24"/>
        </w:rPr>
        <w:t>ANALISIS</w:t>
      </w:r>
      <w:r w:rsidR="00765DB2">
        <w:rPr>
          <w:b/>
          <w:sz w:val="24"/>
        </w:rPr>
        <w:t xml:space="preserve"> MODEL DEEP LEARNING UNTUK SIMULATOR SELF DRIVING CAR YANG DITRAINING MENGGUNAKAN GPU</w:t>
      </w:r>
    </w:p>
    <w:p w14:paraId="260A7285" w14:textId="30BE1C8F" w:rsidR="00B16917" w:rsidRDefault="00B16917" w:rsidP="00B16917">
      <w:pPr>
        <w:pStyle w:val="SkripsiNormal"/>
      </w:pPr>
    </w:p>
    <w:p w14:paraId="5D6CBA42" w14:textId="77777777" w:rsidR="00765DB2" w:rsidRPr="00B16917" w:rsidRDefault="00765DB2" w:rsidP="00B16917">
      <w:pPr>
        <w:pStyle w:val="SkripsiNormal"/>
      </w:pPr>
    </w:p>
    <w:p w14:paraId="79D8106F" w14:textId="77777777" w:rsidR="00B16917" w:rsidRPr="00765DB2" w:rsidRDefault="00B16917" w:rsidP="00765DB2">
      <w:pPr>
        <w:pStyle w:val="SkripsiNormal"/>
        <w:jc w:val="center"/>
        <w:rPr>
          <w:b/>
          <w:sz w:val="24"/>
        </w:rPr>
      </w:pPr>
      <w:r w:rsidRPr="00765DB2">
        <w:rPr>
          <w:b/>
          <w:sz w:val="24"/>
        </w:rPr>
        <w:t>SKRIPSI</w:t>
      </w:r>
    </w:p>
    <w:p w14:paraId="70FB7466" w14:textId="77777777" w:rsidR="00B16917" w:rsidRPr="00765DB2" w:rsidRDefault="00B16917" w:rsidP="00765DB2">
      <w:pPr>
        <w:pStyle w:val="SkripsiNormal"/>
        <w:jc w:val="center"/>
        <w:rPr>
          <w:b/>
          <w:sz w:val="24"/>
        </w:rPr>
      </w:pPr>
    </w:p>
    <w:p w14:paraId="79AD537A" w14:textId="77777777" w:rsidR="00B16917" w:rsidRPr="00765DB2" w:rsidRDefault="00B16917" w:rsidP="00765DB2">
      <w:pPr>
        <w:pStyle w:val="SkripsiNormal"/>
        <w:jc w:val="center"/>
        <w:rPr>
          <w:b/>
          <w:sz w:val="24"/>
        </w:rPr>
      </w:pPr>
    </w:p>
    <w:p w14:paraId="09687B37" w14:textId="77777777" w:rsidR="00B16917" w:rsidRPr="00765DB2" w:rsidRDefault="00B16917" w:rsidP="00765DB2">
      <w:pPr>
        <w:pStyle w:val="SkripsiNormal"/>
        <w:jc w:val="center"/>
        <w:rPr>
          <w:b/>
          <w:sz w:val="24"/>
        </w:rPr>
      </w:pPr>
    </w:p>
    <w:p w14:paraId="084BA541" w14:textId="77777777" w:rsidR="00B16917" w:rsidRPr="00765DB2" w:rsidRDefault="00B16917" w:rsidP="00765DB2">
      <w:pPr>
        <w:pStyle w:val="SkripsiNormal"/>
        <w:jc w:val="center"/>
        <w:rPr>
          <w:b/>
          <w:sz w:val="24"/>
        </w:rPr>
      </w:pPr>
      <w:r w:rsidRPr="00765DB2">
        <w:rPr>
          <w:b/>
          <w:sz w:val="24"/>
        </w:rPr>
        <w:t>Oleh:</w:t>
      </w:r>
    </w:p>
    <w:p w14:paraId="3A2E4F3A" w14:textId="7B982575" w:rsidR="00765DB2" w:rsidRDefault="00765DB2" w:rsidP="00765DB2">
      <w:pPr>
        <w:pStyle w:val="SkripsiNormal"/>
        <w:jc w:val="center"/>
        <w:rPr>
          <w:b/>
          <w:sz w:val="24"/>
        </w:rPr>
      </w:pPr>
      <w:r>
        <w:rPr>
          <w:b/>
          <w:sz w:val="24"/>
        </w:rPr>
        <w:t>ADWI ARIFIN</w:t>
      </w:r>
    </w:p>
    <w:p w14:paraId="590F71E6" w14:textId="25BDE1F2" w:rsidR="00B16917" w:rsidRPr="00765DB2" w:rsidRDefault="00765DB2" w:rsidP="00765DB2">
      <w:pPr>
        <w:pStyle w:val="SkripsiNormal"/>
        <w:jc w:val="center"/>
        <w:rPr>
          <w:b/>
          <w:sz w:val="24"/>
        </w:rPr>
      </w:pPr>
      <w:r>
        <w:rPr>
          <w:b/>
          <w:sz w:val="24"/>
        </w:rPr>
        <w:t>115090300111008</w:t>
      </w:r>
    </w:p>
    <w:p w14:paraId="409162BD" w14:textId="77777777" w:rsidR="00B16917" w:rsidRPr="00765DB2" w:rsidRDefault="00B16917" w:rsidP="00765DB2">
      <w:pPr>
        <w:pStyle w:val="SkripsiNormal"/>
        <w:jc w:val="center"/>
        <w:rPr>
          <w:b/>
          <w:sz w:val="24"/>
        </w:rPr>
      </w:pPr>
    </w:p>
    <w:p w14:paraId="2485D2DD" w14:textId="2F327056" w:rsidR="00B16917" w:rsidRDefault="00B16917" w:rsidP="00765DB2">
      <w:pPr>
        <w:pStyle w:val="SkripsiNormal"/>
        <w:jc w:val="center"/>
        <w:rPr>
          <w:b/>
          <w:sz w:val="24"/>
        </w:rPr>
      </w:pPr>
    </w:p>
    <w:p w14:paraId="3D0C5E78" w14:textId="1E910986" w:rsidR="00765DB2" w:rsidRDefault="00765DB2" w:rsidP="00765DB2">
      <w:pPr>
        <w:pStyle w:val="SkripsiNormal"/>
        <w:jc w:val="center"/>
        <w:rPr>
          <w:b/>
          <w:sz w:val="24"/>
        </w:rPr>
      </w:pPr>
    </w:p>
    <w:p w14:paraId="3D270AAF" w14:textId="77777777" w:rsidR="00765DB2" w:rsidRPr="00765DB2" w:rsidRDefault="00765DB2" w:rsidP="00765DB2">
      <w:pPr>
        <w:pStyle w:val="SkripsiNormal"/>
        <w:jc w:val="center"/>
        <w:rPr>
          <w:b/>
          <w:sz w:val="24"/>
        </w:rPr>
      </w:pPr>
    </w:p>
    <w:p w14:paraId="3CF738D5" w14:textId="77777777" w:rsidR="00B16917" w:rsidRPr="00765DB2" w:rsidRDefault="00B16917" w:rsidP="00765DB2">
      <w:pPr>
        <w:pStyle w:val="SkripsiNormal"/>
        <w:jc w:val="center"/>
        <w:rPr>
          <w:b/>
          <w:sz w:val="24"/>
        </w:rPr>
      </w:pPr>
    </w:p>
    <w:p w14:paraId="734C2755" w14:textId="77777777" w:rsidR="00B16917" w:rsidRPr="00765DB2" w:rsidRDefault="00B16917" w:rsidP="00765DB2">
      <w:pPr>
        <w:pStyle w:val="SkripsiNormal"/>
        <w:jc w:val="center"/>
        <w:rPr>
          <w:b/>
          <w:sz w:val="24"/>
        </w:rPr>
      </w:pPr>
      <w:r w:rsidRPr="00765DB2">
        <w:rPr>
          <w:b/>
          <w:noProof/>
          <w:sz w:val="24"/>
        </w:rPr>
        <w:drawing>
          <wp:inline distT="0" distB="0" distL="0" distR="0" wp14:anchorId="5820FFC9" wp14:editId="05019F16">
            <wp:extent cx="1219200" cy="1232071"/>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4B8DCD8E" w14:textId="77777777" w:rsidR="00B16917" w:rsidRPr="00765DB2" w:rsidRDefault="00B16917" w:rsidP="00765DB2">
      <w:pPr>
        <w:pStyle w:val="SkripsiNormal"/>
        <w:jc w:val="center"/>
        <w:rPr>
          <w:b/>
          <w:sz w:val="24"/>
        </w:rPr>
      </w:pPr>
    </w:p>
    <w:p w14:paraId="1A13AD29" w14:textId="1DD1AD79" w:rsidR="00B16917" w:rsidRDefault="00B16917" w:rsidP="00765DB2">
      <w:pPr>
        <w:pStyle w:val="SkripsiNormal"/>
        <w:jc w:val="center"/>
        <w:rPr>
          <w:b/>
          <w:sz w:val="24"/>
        </w:rPr>
      </w:pPr>
    </w:p>
    <w:p w14:paraId="0FF8C2E4" w14:textId="555966B0" w:rsidR="00765DB2" w:rsidRDefault="00765DB2" w:rsidP="00765DB2">
      <w:pPr>
        <w:pStyle w:val="SkripsiNormal"/>
        <w:jc w:val="center"/>
        <w:rPr>
          <w:b/>
          <w:sz w:val="24"/>
        </w:rPr>
      </w:pPr>
    </w:p>
    <w:p w14:paraId="7FE6B8EF" w14:textId="77777777" w:rsidR="00B16917" w:rsidRPr="00765DB2" w:rsidRDefault="00B16917" w:rsidP="00765DB2">
      <w:pPr>
        <w:pStyle w:val="SkripsiNormal"/>
        <w:jc w:val="center"/>
        <w:rPr>
          <w:b/>
          <w:sz w:val="24"/>
        </w:rPr>
      </w:pPr>
    </w:p>
    <w:p w14:paraId="5151AE1F" w14:textId="77777777" w:rsidR="00B16917" w:rsidRPr="00765DB2" w:rsidRDefault="00B16917" w:rsidP="00765DB2">
      <w:pPr>
        <w:pStyle w:val="SkripsiNormal"/>
        <w:jc w:val="center"/>
        <w:rPr>
          <w:b/>
          <w:sz w:val="24"/>
        </w:rPr>
      </w:pPr>
    </w:p>
    <w:p w14:paraId="4591BA7F" w14:textId="571E9A46" w:rsidR="00B16917" w:rsidRPr="00765DB2" w:rsidRDefault="00B16917" w:rsidP="00765DB2">
      <w:pPr>
        <w:pStyle w:val="SkripsiNormal"/>
        <w:jc w:val="center"/>
        <w:rPr>
          <w:b/>
          <w:sz w:val="24"/>
        </w:rPr>
      </w:pPr>
      <w:r w:rsidRPr="00765DB2">
        <w:rPr>
          <w:b/>
          <w:sz w:val="24"/>
        </w:rPr>
        <w:t>JURUSAN FISIKA</w:t>
      </w:r>
    </w:p>
    <w:p w14:paraId="02AC6ECF" w14:textId="311293D5" w:rsidR="00B16917" w:rsidRPr="00765DB2" w:rsidRDefault="00B16917" w:rsidP="00765DB2">
      <w:pPr>
        <w:pStyle w:val="SkripsiNormal"/>
        <w:jc w:val="center"/>
        <w:rPr>
          <w:b/>
          <w:sz w:val="24"/>
        </w:rPr>
      </w:pPr>
      <w:r w:rsidRPr="00765DB2">
        <w:rPr>
          <w:b/>
          <w:sz w:val="24"/>
        </w:rPr>
        <w:t xml:space="preserve">FAKULTAS MATEMATIKA DAN </w:t>
      </w:r>
      <w:r w:rsidR="00765DB2">
        <w:rPr>
          <w:b/>
          <w:sz w:val="24"/>
        </w:rPr>
        <w:br/>
        <w:t xml:space="preserve">ILMU </w:t>
      </w:r>
      <w:r w:rsidRPr="00765DB2">
        <w:rPr>
          <w:b/>
          <w:sz w:val="24"/>
        </w:rPr>
        <w:t>PENGETAHUAN ALAM</w:t>
      </w:r>
    </w:p>
    <w:p w14:paraId="2C23B86B" w14:textId="77777777" w:rsidR="00B16917" w:rsidRPr="00765DB2" w:rsidRDefault="00B16917" w:rsidP="00765DB2">
      <w:pPr>
        <w:pStyle w:val="SkripsiNormal"/>
        <w:jc w:val="center"/>
        <w:rPr>
          <w:b/>
          <w:sz w:val="24"/>
        </w:rPr>
      </w:pPr>
      <w:r w:rsidRPr="00765DB2">
        <w:rPr>
          <w:b/>
          <w:sz w:val="24"/>
        </w:rPr>
        <w:t>UNIVERSITAS BRAWIJAYA</w:t>
      </w:r>
    </w:p>
    <w:p w14:paraId="7166A3B5" w14:textId="77777777" w:rsidR="00B16917" w:rsidRPr="00765DB2" w:rsidRDefault="00B16917" w:rsidP="00765DB2">
      <w:pPr>
        <w:pStyle w:val="SkripsiNormal"/>
        <w:jc w:val="center"/>
        <w:rPr>
          <w:b/>
          <w:sz w:val="24"/>
        </w:rPr>
      </w:pPr>
      <w:r w:rsidRPr="00765DB2">
        <w:rPr>
          <w:b/>
          <w:sz w:val="24"/>
        </w:rPr>
        <w:t>MALANG</w:t>
      </w:r>
    </w:p>
    <w:p w14:paraId="7BBA7524" w14:textId="09A34880" w:rsidR="00B16917" w:rsidRPr="00765DB2" w:rsidRDefault="00B16917" w:rsidP="00765DB2">
      <w:pPr>
        <w:pStyle w:val="SkripsiNormal"/>
        <w:jc w:val="center"/>
        <w:rPr>
          <w:b/>
          <w:sz w:val="24"/>
        </w:rPr>
      </w:pPr>
      <w:r w:rsidRPr="00765DB2">
        <w:rPr>
          <w:b/>
          <w:sz w:val="24"/>
        </w:rPr>
        <w:t>2017</w:t>
      </w:r>
    </w:p>
    <w:p w14:paraId="528FFB8F" w14:textId="497A1AC8" w:rsidR="00765DB2" w:rsidRDefault="00765DB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C625294" w14:textId="77777777" w:rsidR="006E7073" w:rsidRDefault="006E7073">
      <w:pPr>
        <w:rPr>
          <w:rFonts w:ascii="Times New Roman" w:eastAsia="Times New Roman" w:hAnsi="Times New Roman" w:cs="Times New Roman"/>
          <w:b/>
          <w:bCs/>
          <w:sz w:val="24"/>
          <w:szCs w:val="24"/>
        </w:rPr>
      </w:pPr>
    </w:p>
    <w:p w14:paraId="7BC4D707" w14:textId="77777777" w:rsidR="006E7073" w:rsidRDefault="006E7073">
      <w:pPr>
        <w:rPr>
          <w:rFonts w:ascii="Times New Roman" w:eastAsia="Times New Roman" w:hAnsi="Times New Roman" w:cs="Times New Roman"/>
          <w:b/>
          <w:bCs/>
          <w:sz w:val="24"/>
          <w:szCs w:val="24"/>
        </w:rPr>
        <w:sectPr w:rsidR="006E7073" w:rsidSect="001A16AE">
          <w:footerReference w:type="default" r:id="rId9"/>
          <w:pgSz w:w="8391" w:h="11907"/>
          <w:pgMar w:top="850" w:right="850" w:bottom="850" w:left="1417" w:header="720" w:footer="720" w:gutter="0"/>
          <w:pgNumType w:fmt="lowerRoman" w:start="1"/>
          <w:cols w:space="720"/>
          <w:docGrid w:linePitch="360"/>
        </w:sectPr>
      </w:pPr>
    </w:p>
    <w:p w14:paraId="1E1F8F00" w14:textId="77777777" w:rsidR="006E7073" w:rsidRPr="00765DB2" w:rsidRDefault="006E7073" w:rsidP="006E7073">
      <w:pPr>
        <w:pStyle w:val="SkripsiNormal"/>
        <w:jc w:val="center"/>
        <w:rPr>
          <w:b/>
          <w:sz w:val="24"/>
        </w:rPr>
      </w:pPr>
      <w:r>
        <w:rPr>
          <w:b/>
          <w:sz w:val="24"/>
        </w:rPr>
        <w:t>ANALISIS MODEL DEEP LEARNING UNTUK SIMULATOR SELF DRIVING CAR YANG DITRAINING MENGGUNAKAN GPU</w:t>
      </w:r>
    </w:p>
    <w:p w14:paraId="3BBDB2D7" w14:textId="77777777" w:rsidR="006E7073" w:rsidRDefault="006E7073" w:rsidP="006E7073">
      <w:pPr>
        <w:pStyle w:val="SkripsiNormal"/>
      </w:pPr>
    </w:p>
    <w:p w14:paraId="7782B2A6" w14:textId="77777777" w:rsidR="006E7073" w:rsidRPr="00B16917" w:rsidRDefault="006E7073" w:rsidP="006E7073">
      <w:pPr>
        <w:pStyle w:val="SkripsiNormal"/>
      </w:pPr>
    </w:p>
    <w:p w14:paraId="6C0C949F" w14:textId="77777777" w:rsidR="006E7073" w:rsidRPr="00765DB2" w:rsidRDefault="006E7073" w:rsidP="006E7073">
      <w:pPr>
        <w:pStyle w:val="SkripsiNormal"/>
        <w:jc w:val="center"/>
        <w:rPr>
          <w:b/>
          <w:sz w:val="24"/>
        </w:rPr>
      </w:pPr>
      <w:r w:rsidRPr="00765DB2">
        <w:rPr>
          <w:b/>
          <w:sz w:val="24"/>
        </w:rPr>
        <w:t>SKRIPSI</w:t>
      </w:r>
    </w:p>
    <w:p w14:paraId="39AE7D97" w14:textId="2DC798C7" w:rsidR="006E7073" w:rsidRDefault="006E7073" w:rsidP="006E7073">
      <w:pPr>
        <w:pStyle w:val="SkripsiNormal"/>
        <w:jc w:val="center"/>
        <w:rPr>
          <w:b/>
          <w:sz w:val="24"/>
        </w:rPr>
      </w:pPr>
    </w:p>
    <w:p w14:paraId="5D3CD5E5" w14:textId="0B6BD994" w:rsidR="006E7073" w:rsidRPr="006E7073" w:rsidRDefault="006E7073" w:rsidP="006E7073">
      <w:pPr>
        <w:pStyle w:val="SkripsiNormal"/>
        <w:jc w:val="center"/>
        <w:rPr>
          <w:szCs w:val="22"/>
        </w:rPr>
      </w:pPr>
      <w:r w:rsidRPr="006E7073">
        <w:rPr>
          <w:szCs w:val="22"/>
        </w:rPr>
        <w:t xml:space="preserve">Sebagai Salah Satu Syarat Untuk Meraih Gelar </w:t>
      </w:r>
      <w:r>
        <w:rPr>
          <w:szCs w:val="22"/>
        </w:rPr>
        <w:br/>
      </w:r>
      <w:r w:rsidRPr="006E7073">
        <w:rPr>
          <w:szCs w:val="22"/>
        </w:rPr>
        <w:t>Sarjana Sains dalam Bidang Fisika</w:t>
      </w:r>
    </w:p>
    <w:p w14:paraId="7614DDFF" w14:textId="77777777" w:rsidR="006E7073" w:rsidRPr="00765DB2" w:rsidRDefault="006E7073" w:rsidP="006E7073">
      <w:pPr>
        <w:pStyle w:val="SkripsiNormal"/>
        <w:jc w:val="center"/>
        <w:rPr>
          <w:b/>
          <w:sz w:val="24"/>
        </w:rPr>
      </w:pPr>
    </w:p>
    <w:p w14:paraId="19957F2B" w14:textId="77777777" w:rsidR="006E7073" w:rsidRPr="00765DB2" w:rsidRDefault="006E7073" w:rsidP="006E7073">
      <w:pPr>
        <w:pStyle w:val="SkripsiNormal"/>
        <w:jc w:val="center"/>
        <w:rPr>
          <w:b/>
          <w:sz w:val="24"/>
        </w:rPr>
      </w:pPr>
    </w:p>
    <w:p w14:paraId="173C4E18" w14:textId="77777777" w:rsidR="006E7073" w:rsidRPr="00765DB2" w:rsidRDefault="006E7073" w:rsidP="006E7073">
      <w:pPr>
        <w:pStyle w:val="SkripsiNormal"/>
        <w:jc w:val="center"/>
        <w:rPr>
          <w:b/>
          <w:sz w:val="24"/>
        </w:rPr>
      </w:pPr>
      <w:r w:rsidRPr="00765DB2">
        <w:rPr>
          <w:b/>
          <w:sz w:val="24"/>
        </w:rPr>
        <w:t>Oleh:</w:t>
      </w:r>
    </w:p>
    <w:p w14:paraId="7F8CAE67" w14:textId="77777777" w:rsidR="006E7073" w:rsidRDefault="006E7073" w:rsidP="006E7073">
      <w:pPr>
        <w:pStyle w:val="SkripsiNormal"/>
        <w:jc w:val="center"/>
        <w:rPr>
          <w:b/>
          <w:sz w:val="24"/>
        </w:rPr>
      </w:pPr>
      <w:r>
        <w:rPr>
          <w:b/>
          <w:sz w:val="24"/>
        </w:rPr>
        <w:t>ADWI ARIFIN</w:t>
      </w:r>
    </w:p>
    <w:p w14:paraId="530BB4C1" w14:textId="77777777" w:rsidR="006E7073" w:rsidRPr="00765DB2" w:rsidRDefault="006E7073" w:rsidP="006E7073">
      <w:pPr>
        <w:pStyle w:val="SkripsiNormal"/>
        <w:jc w:val="center"/>
        <w:rPr>
          <w:b/>
          <w:sz w:val="24"/>
        </w:rPr>
      </w:pPr>
      <w:r>
        <w:rPr>
          <w:b/>
          <w:sz w:val="24"/>
        </w:rPr>
        <w:t>115090300111008</w:t>
      </w:r>
    </w:p>
    <w:p w14:paraId="03223C64" w14:textId="77777777" w:rsidR="006E7073" w:rsidRPr="00765DB2" w:rsidRDefault="006E7073" w:rsidP="006E7073">
      <w:pPr>
        <w:pStyle w:val="SkripsiNormal"/>
        <w:jc w:val="center"/>
        <w:rPr>
          <w:b/>
          <w:sz w:val="24"/>
        </w:rPr>
      </w:pPr>
    </w:p>
    <w:p w14:paraId="5373677F" w14:textId="77777777" w:rsidR="006E7073" w:rsidRDefault="006E7073" w:rsidP="006E7073">
      <w:pPr>
        <w:pStyle w:val="SkripsiNormal"/>
        <w:jc w:val="center"/>
        <w:rPr>
          <w:b/>
          <w:sz w:val="24"/>
        </w:rPr>
      </w:pPr>
    </w:p>
    <w:p w14:paraId="460FD640" w14:textId="77777777" w:rsidR="006E7073" w:rsidRPr="00765DB2" w:rsidRDefault="006E7073" w:rsidP="006E7073">
      <w:pPr>
        <w:pStyle w:val="SkripsiNormal"/>
        <w:jc w:val="center"/>
        <w:rPr>
          <w:b/>
          <w:sz w:val="24"/>
        </w:rPr>
      </w:pPr>
    </w:p>
    <w:p w14:paraId="689B27F8" w14:textId="77777777" w:rsidR="006E7073" w:rsidRPr="00765DB2" w:rsidRDefault="006E7073" w:rsidP="006E7073">
      <w:pPr>
        <w:pStyle w:val="SkripsiNormal"/>
        <w:jc w:val="center"/>
        <w:rPr>
          <w:b/>
          <w:sz w:val="24"/>
        </w:rPr>
      </w:pPr>
    </w:p>
    <w:p w14:paraId="23594351" w14:textId="77777777" w:rsidR="006E7073" w:rsidRPr="00765DB2" w:rsidRDefault="006E7073" w:rsidP="006E7073">
      <w:pPr>
        <w:pStyle w:val="SkripsiNormal"/>
        <w:jc w:val="center"/>
        <w:rPr>
          <w:b/>
          <w:sz w:val="24"/>
        </w:rPr>
      </w:pPr>
      <w:r w:rsidRPr="00765DB2">
        <w:rPr>
          <w:b/>
          <w:noProof/>
          <w:sz w:val="24"/>
        </w:rPr>
        <w:drawing>
          <wp:inline distT="0" distB="0" distL="0" distR="0" wp14:anchorId="2E83CF44" wp14:editId="11B33D05">
            <wp:extent cx="1219200" cy="1232071"/>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32783552" w14:textId="77777777" w:rsidR="006E7073" w:rsidRPr="00765DB2" w:rsidRDefault="006E7073" w:rsidP="006E7073">
      <w:pPr>
        <w:pStyle w:val="SkripsiNormal"/>
        <w:jc w:val="center"/>
        <w:rPr>
          <w:b/>
          <w:sz w:val="24"/>
        </w:rPr>
      </w:pPr>
    </w:p>
    <w:p w14:paraId="48A25BC9" w14:textId="77777777" w:rsidR="006E7073" w:rsidRDefault="006E7073" w:rsidP="006E7073">
      <w:pPr>
        <w:pStyle w:val="SkripsiNormal"/>
        <w:jc w:val="center"/>
        <w:rPr>
          <w:b/>
          <w:sz w:val="24"/>
        </w:rPr>
      </w:pPr>
    </w:p>
    <w:p w14:paraId="17A8156C" w14:textId="77777777" w:rsidR="006E7073" w:rsidRDefault="006E7073" w:rsidP="006E7073">
      <w:pPr>
        <w:pStyle w:val="SkripsiNormal"/>
        <w:jc w:val="center"/>
        <w:rPr>
          <w:b/>
          <w:sz w:val="24"/>
        </w:rPr>
      </w:pPr>
    </w:p>
    <w:p w14:paraId="264A9D30" w14:textId="77777777" w:rsidR="006E7073" w:rsidRPr="00765DB2" w:rsidRDefault="006E7073" w:rsidP="006E7073">
      <w:pPr>
        <w:pStyle w:val="SkripsiNormal"/>
        <w:jc w:val="center"/>
        <w:rPr>
          <w:b/>
          <w:sz w:val="24"/>
        </w:rPr>
      </w:pPr>
    </w:p>
    <w:p w14:paraId="177D02D2" w14:textId="77777777" w:rsidR="006E7073" w:rsidRPr="00765DB2" w:rsidRDefault="006E7073" w:rsidP="006E7073">
      <w:pPr>
        <w:pStyle w:val="SkripsiNormal"/>
        <w:jc w:val="center"/>
        <w:rPr>
          <w:b/>
          <w:sz w:val="24"/>
        </w:rPr>
      </w:pPr>
    </w:p>
    <w:p w14:paraId="31E1F799" w14:textId="77777777" w:rsidR="006E7073" w:rsidRPr="00765DB2" w:rsidRDefault="006E7073" w:rsidP="006E7073">
      <w:pPr>
        <w:pStyle w:val="SkripsiNormal"/>
        <w:jc w:val="center"/>
        <w:rPr>
          <w:b/>
          <w:sz w:val="24"/>
        </w:rPr>
      </w:pPr>
      <w:r w:rsidRPr="00765DB2">
        <w:rPr>
          <w:b/>
          <w:sz w:val="24"/>
        </w:rPr>
        <w:t>JURUSAN FISIKA</w:t>
      </w:r>
    </w:p>
    <w:p w14:paraId="44E48318" w14:textId="77777777" w:rsidR="006E7073" w:rsidRPr="00765DB2" w:rsidRDefault="006E7073" w:rsidP="006E7073">
      <w:pPr>
        <w:pStyle w:val="SkripsiNormal"/>
        <w:jc w:val="center"/>
        <w:rPr>
          <w:b/>
          <w:sz w:val="24"/>
        </w:rPr>
      </w:pPr>
      <w:r w:rsidRPr="00765DB2">
        <w:rPr>
          <w:b/>
          <w:sz w:val="24"/>
        </w:rPr>
        <w:t xml:space="preserve">FAKULTAS MATEMATIKA DAN </w:t>
      </w:r>
      <w:r>
        <w:rPr>
          <w:b/>
          <w:sz w:val="24"/>
        </w:rPr>
        <w:br/>
        <w:t xml:space="preserve">ILMU </w:t>
      </w:r>
      <w:r w:rsidRPr="00765DB2">
        <w:rPr>
          <w:b/>
          <w:sz w:val="24"/>
        </w:rPr>
        <w:t>PENGETAHUAN ALAM</w:t>
      </w:r>
    </w:p>
    <w:p w14:paraId="0D8619BF" w14:textId="77777777" w:rsidR="006E7073" w:rsidRPr="00765DB2" w:rsidRDefault="006E7073" w:rsidP="006E7073">
      <w:pPr>
        <w:pStyle w:val="SkripsiNormal"/>
        <w:jc w:val="center"/>
        <w:rPr>
          <w:b/>
          <w:sz w:val="24"/>
        </w:rPr>
      </w:pPr>
      <w:r w:rsidRPr="00765DB2">
        <w:rPr>
          <w:b/>
          <w:sz w:val="24"/>
        </w:rPr>
        <w:t>UNIVERSITAS BRAWIJAYA</w:t>
      </w:r>
    </w:p>
    <w:p w14:paraId="6C9668AF" w14:textId="77777777" w:rsidR="006E7073" w:rsidRPr="00765DB2" w:rsidRDefault="006E7073" w:rsidP="006E7073">
      <w:pPr>
        <w:pStyle w:val="SkripsiNormal"/>
        <w:jc w:val="center"/>
        <w:rPr>
          <w:b/>
          <w:sz w:val="24"/>
        </w:rPr>
      </w:pPr>
      <w:r w:rsidRPr="00765DB2">
        <w:rPr>
          <w:b/>
          <w:sz w:val="24"/>
        </w:rPr>
        <w:t>MALANG</w:t>
      </w:r>
    </w:p>
    <w:p w14:paraId="613AF988" w14:textId="77777777" w:rsidR="006E7073" w:rsidRPr="00765DB2" w:rsidRDefault="006E7073" w:rsidP="006E7073">
      <w:pPr>
        <w:pStyle w:val="SkripsiNormal"/>
        <w:jc w:val="center"/>
        <w:rPr>
          <w:b/>
          <w:sz w:val="24"/>
        </w:rPr>
      </w:pPr>
      <w:r w:rsidRPr="00765DB2">
        <w:rPr>
          <w:b/>
          <w:sz w:val="24"/>
        </w:rPr>
        <w:t>2017</w:t>
      </w:r>
    </w:p>
    <w:p w14:paraId="2A5FEC06" w14:textId="77777777" w:rsidR="006E7073" w:rsidRDefault="006E707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5162897" w14:textId="3CEE7CFE" w:rsidR="767CCCA7" w:rsidRDefault="767CCCA7" w:rsidP="006E7073">
      <w:pPr>
        <w:pStyle w:val="SkripsiHeader"/>
      </w:pPr>
      <w:bookmarkStart w:id="0" w:name="_Toc513622961"/>
      <w:r w:rsidRPr="767CCCA7">
        <w:t>LEMBAR PENGESAHAN SKRIPSI</w:t>
      </w:r>
      <w:bookmarkEnd w:id="0"/>
    </w:p>
    <w:p w14:paraId="243DFBCF" w14:textId="78F1FE60" w:rsidR="006E7073" w:rsidRDefault="006E7073" w:rsidP="006E7073">
      <w:pPr>
        <w:pStyle w:val="SkripsiNormal"/>
      </w:pPr>
    </w:p>
    <w:p w14:paraId="26D2B75D" w14:textId="1E5E3773" w:rsidR="006E7073" w:rsidRDefault="006E7073" w:rsidP="006E7073">
      <w:pPr>
        <w:pStyle w:val="SkripsiNormal"/>
        <w:jc w:val="center"/>
        <w:rPr>
          <w:b/>
          <w:sz w:val="24"/>
        </w:rPr>
      </w:pPr>
      <w:r>
        <w:rPr>
          <w:b/>
          <w:sz w:val="24"/>
        </w:rPr>
        <w:t>ANALISIS MODEL DEEP LEARNING UNTUK SIMULATOR SELF DRIVING CAR YANG DITRAINING MENGGUNAKAN GPU</w:t>
      </w:r>
    </w:p>
    <w:p w14:paraId="1F81F100" w14:textId="570745A5" w:rsidR="006E7073" w:rsidRDefault="006E7073" w:rsidP="006E7073">
      <w:pPr>
        <w:pStyle w:val="SkripsiNormal"/>
        <w:jc w:val="center"/>
      </w:pPr>
    </w:p>
    <w:p w14:paraId="4D07B111" w14:textId="73E53ED0" w:rsidR="006E7073" w:rsidRDefault="006E7073" w:rsidP="006E7073">
      <w:pPr>
        <w:pStyle w:val="SkripsiNormal"/>
        <w:jc w:val="center"/>
      </w:pPr>
    </w:p>
    <w:p w14:paraId="09753148" w14:textId="77777777" w:rsidR="006E7073" w:rsidRPr="006E7073" w:rsidRDefault="006E7073" w:rsidP="006E7073">
      <w:pPr>
        <w:pStyle w:val="SkripsiNormal"/>
        <w:jc w:val="center"/>
        <w:rPr>
          <w:sz w:val="24"/>
        </w:rPr>
      </w:pPr>
      <w:r w:rsidRPr="006E7073">
        <w:rPr>
          <w:sz w:val="24"/>
        </w:rPr>
        <w:t>Oleh:</w:t>
      </w:r>
    </w:p>
    <w:p w14:paraId="6FF03CEB" w14:textId="77777777" w:rsidR="006E7073" w:rsidRPr="006E7073" w:rsidRDefault="006E7073" w:rsidP="006E7073">
      <w:pPr>
        <w:pStyle w:val="SkripsiNormal"/>
        <w:jc w:val="center"/>
        <w:rPr>
          <w:sz w:val="24"/>
        </w:rPr>
      </w:pPr>
      <w:r w:rsidRPr="006E7073">
        <w:rPr>
          <w:sz w:val="24"/>
        </w:rPr>
        <w:t>ADWI ARIFIN</w:t>
      </w:r>
    </w:p>
    <w:p w14:paraId="6E5DF230" w14:textId="77777777" w:rsidR="006E7073" w:rsidRPr="006E7073" w:rsidRDefault="006E7073" w:rsidP="006E7073">
      <w:pPr>
        <w:pStyle w:val="SkripsiNormal"/>
        <w:jc w:val="center"/>
        <w:rPr>
          <w:sz w:val="24"/>
        </w:rPr>
      </w:pPr>
      <w:r w:rsidRPr="006E7073">
        <w:rPr>
          <w:sz w:val="24"/>
        </w:rPr>
        <w:t>115090300111008</w:t>
      </w:r>
    </w:p>
    <w:p w14:paraId="12B5FF55" w14:textId="6B11263C" w:rsidR="006E7073" w:rsidRDefault="006E7073" w:rsidP="006E7073">
      <w:pPr>
        <w:pStyle w:val="SkripsiNormal"/>
        <w:jc w:val="center"/>
      </w:pPr>
    </w:p>
    <w:p w14:paraId="46BC2AEC" w14:textId="77777777" w:rsidR="006E7073" w:rsidRPr="006E7073" w:rsidRDefault="006E7073" w:rsidP="006E7073">
      <w:pPr>
        <w:jc w:val="center"/>
        <w:rPr>
          <w:rFonts w:ascii="Times New Roman" w:hAnsi="Times New Roman" w:cs="Times New Roman"/>
          <w:b/>
        </w:rPr>
      </w:pPr>
      <w:r w:rsidRPr="006E7073">
        <w:rPr>
          <w:rFonts w:ascii="Times New Roman" w:hAnsi="Times New Roman" w:cs="Times New Roman"/>
          <w:b/>
        </w:rPr>
        <w:t>Setelah di pertahankan di depan Majelis Penguji                                                                 pada tanggal ..........................                                                                                                         dan dinyatakan memenuhi syarat untuk memperoleh gelar Sarjana Sains dalam bidang Fisika</w:t>
      </w:r>
    </w:p>
    <w:p w14:paraId="3BC76737" w14:textId="77777777" w:rsidR="006E7073" w:rsidRPr="006E7073" w:rsidRDefault="006E7073" w:rsidP="006E7073">
      <w:pPr>
        <w:jc w:val="center"/>
        <w:rPr>
          <w:rFonts w:ascii="Times New Roman" w:hAnsi="Times New Roman" w:cs="Times New Roman"/>
          <w:b/>
        </w:rPr>
      </w:pPr>
    </w:p>
    <w:tbl>
      <w:tblPr>
        <w:tblStyle w:val="TableGrid"/>
        <w:tblpPr w:leftFromText="180" w:rightFromText="180" w:vertAnchor="text" w:horzAnchor="margin" w:tblpXSpec="center" w:tblpY="154"/>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402"/>
      </w:tblGrid>
      <w:tr w:rsidR="006E7073" w:rsidRPr="006E7073" w14:paraId="2BEBCCAA" w14:textId="77777777" w:rsidTr="006E7073">
        <w:tc>
          <w:tcPr>
            <w:tcW w:w="3119" w:type="dxa"/>
          </w:tcPr>
          <w:p w14:paraId="6BCF8DC2" w14:textId="77777777" w:rsidR="006E7073" w:rsidRPr="006E7073" w:rsidRDefault="006E7073" w:rsidP="00D0407A">
            <w:pPr>
              <w:jc w:val="center"/>
              <w:rPr>
                <w:rFonts w:ascii="Times New Roman" w:hAnsi="Times New Roman" w:cs="Times New Roman"/>
                <w:b/>
                <w:lang w:val="id-ID"/>
              </w:rPr>
            </w:pPr>
            <w:r w:rsidRPr="006E7073">
              <w:rPr>
                <w:rFonts w:ascii="Times New Roman" w:hAnsi="Times New Roman" w:cs="Times New Roman"/>
                <w:b/>
              </w:rPr>
              <w:t>Pembimbing I</w:t>
            </w:r>
          </w:p>
          <w:p w14:paraId="147E3115" w14:textId="77777777" w:rsidR="006E7073" w:rsidRPr="006E7073" w:rsidRDefault="006E7073" w:rsidP="00D0407A">
            <w:pPr>
              <w:jc w:val="center"/>
              <w:rPr>
                <w:rFonts w:ascii="Times New Roman" w:hAnsi="Times New Roman" w:cs="Times New Roman"/>
                <w:b/>
              </w:rPr>
            </w:pPr>
          </w:p>
          <w:p w14:paraId="482DB1CB" w14:textId="77777777" w:rsidR="006E7073" w:rsidRPr="006E7073" w:rsidRDefault="006E7073" w:rsidP="00D0407A">
            <w:pPr>
              <w:jc w:val="center"/>
              <w:rPr>
                <w:rFonts w:ascii="Times New Roman" w:hAnsi="Times New Roman" w:cs="Times New Roman"/>
                <w:b/>
                <w:lang w:val="id-ID"/>
              </w:rPr>
            </w:pPr>
          </w:p>
          <w:p w14:paraId="1C0A974F" w14:textId="77777777" w:rsidR="006E7073" w:rsidRPr="006E7073" w:rsidRDefault="006E7073" w:rsidP="006E7073">
            <w:pPr>
              <w:jc w:val="center"/>
              <w:rPr>
                <w:rFonts w:ascii="Times New Roman" w:hAnsi="Times New Roman" w:cs="Times New Roman"/>
                <w:b/>
                <w:lang w:val="id-ID"/>
              </w:rPr>
            </w:pPr>
          </w:p>
          <w:p w14:paraId="5D5B6E04" w14:textId="77777777" w:rsidR="006E7073" w:rsidRPr="006E7073" w:rsidRDefault="006E7073" w:rsidP="00D0407A">
            <w:pPr>
              <w:jc w:val="center"/>
              <w:rPr>
                <w:rFonts w:ascii="Times New Roman" w:hAnsi="Times New Roman" w:cs="Times New Roman"/>
                <w:b/>
                <w:u w:val="single"/>
              </w:rPr>
            </w:pPr>
          </w:p>
          <w:p w14:paraId="179871C3" w14:textId="77777777" w:rsidR="006E7073" w:rsidRPr="006E7073" w:rsidRDefault="006E7073" w:rsidP="00D0407A">
            <w:pPr>
              <w:jc w:val="center"/>
              <w:rPr>
                <w:rFonts w:ascii="Times New Roman" w:hAnsi="Times New Roman" w:cs="Times New Roman"/>
                <w:b/>
                <w:u w:val="single"/>
              </w:rPr>
            </w:pPr>
            <w:r w:rsidRPr="006E7073">
              <w:rPr>
                <w:rFonts w:ascii="Times New Roman" w:hAnsi="Times New Roman" w:cs="Times New Roman"/>
                <w:b/>
                <w:u w:val="single"/>
                <w:lang w:val="id-ID"/>
              </w:rPr>
              <w:t>Dr. Eng. Agus Naba,S.Si.,MT</w:t>
            </w:r>
          </w:p>
          <w:p w14:paraId="4E51054E" w14:textId="77777777" w:rsidR="006E7073" w:rsidRPr="006E7073" w:rsidRDefault="006E7073" w:rsidP="00D0407A">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720806 199512 1 001</w:t>
            </w:r>
          </w:p>
          <w:p w14:paraId="15455569" w14:textId="77777777" w:rsidR="006E7073" w:rsidRPr="006E7073" w:rsidRDefault="006E7073" w:rsidP="00D0407A">
            <w:pPr>
              <w:jc w:val="center"/>
              <w:rPr>
                <w:rFonts w:ascii="Times New Roman" w:hAnsi="Times New Roman" w:cs="Times New Roman"/>
                <w:b/>
                <w:lang w:val="id-ID"/>
              </w:rPr>
            </w:pPr>
          </w:p>
        </w:tc>
        <w:tc>
          <w:tcPr>
            <w:tcW w:w="3402" w:type="dxa"/>
          </w:tcPr>
          <w:p w14:paraId="1FEA48FB" w14:textId="77777777" w:rsidR="006E7073" w:rsidRPr="006E7073" w:rsidRDefault="006E7073" w:rsidP="00D0407A">
            <w:pPr>
              <w:jc w:val="center"/>
              <w:rPr>
                <w:rFonts w:ascii="Times New Roman" w:hAnsi="Times New Roman" w:cs="Times New Roman"/>
                <w:b/>
                <w:lang w:val="id-ID"/>
              </w:rPr>
            </w:pPr>
            <w:r w:rsidRPr="006E7073">
              <w:rPr>
                <w:rFonts w:ascii="Times New Roman" w:hAnsi="Times New Roman" w:cs="Times New Roman"/>
                <w:b/>
              </w:rPr>
              <w:t>Pembimbing I</w:t>
            </w:r>
            <w:r w:rsidRPr="006E7073">
              <w:rPr>
                <w:rFonts w:ascii="Times New Roman" w:hAnsi="Times New Roman" w:cs="Times New Roman"/>
                <w:b/>
                <w:lang w:val="id-ID"/>
              </w:rPr>
              <w:t>I</w:t>
            </w:r>
          </w:p>
          <w:p w14:paraId="79FE829F" w14:textId="77777777" w:rsidR="006E7073" w:rsidRPr="006E7073" w:rsidRDefault="006E7073" w:rsidP="00D0407A">
            <w:pPr>
              <w:jc w:val="center"/>
              <w:rPr>
                <w:rFonts w:ascii="Times New Roman" w:hAnsi="Times New Roman" w:cs="Times New Roman"/>
                <w:b/>
              </w:rPr>
            </w:pPr>
          </w:p>
          <w:p w14:paraId="33E60BDE" w14:textId="77777777" w:rsidR="006E7073" w:rsidRPr="006E7073" w:rsidRDefault="006E7073" w:rsidP="00D0407A">
            <w:pPr>
              <w:jc w:val="center"/>
              <w:rPr>
                <w:rFonts w:ascii="Times New Roman" w:hAnsi="Times New Roman" w:cs="Times New Roman"/>
                <w:b/>
              </w:rPr>
            </w:pPr>
          </w:p>
          <w:p w14:paraId="1B62121A" w14:textId="77777777" w:rsidR="006E7073" w:rsidRPr="006E7073" w:rsidRDefault="006E7073" w:rsidP="00D0407A">
            <w:pPr>
              <w:jc w:val="center"/>
              <w:rPr>
                <w:rFonts w:ascii="Times New Roman" w:hAnsi="Times New Roman" w:cs="Times New Roman"/>
                <w:b/>
                <w:lang w:val="id-ID"/>
              </w:rPr>
            </w:pPr>
          </w:p>
          <w:p w14:paraId="1C5D29BE" w14:textId="77777777" w:rsidR="006E7073" w:rsidRPr="006E7073" w:rsidRDefault="006E7073" w:rsidP="006E7073">
            <w:pPr>
              <w:jc w:val="center"/>
              <w:rPr>
                <w:rFonts w:ascii="Times New Roman" w:hAnsi="Times New Roman" w:cs="Times New Roman"/>
                <w:b/>
                <w:lang w:val="id-ID"/>
              </w:rPr>
            </w:pPr>
          </w:p>
          <w:p w14:paraId="3D171DA3" w14:textId="6F59D87C" w:rsidR="006E7073" w:rsidRPr="006E7073" w:rsidRDefault="006E7073" w:rsidP="00D0407A">
            <w:pPr>
              <w:jc w:val="center"/>
              <w:rPr>
                <w:rFonts w:ascii="Times New Roman" w:hAnsi="Times New Roman" w:cs="Times New Roman"/>
                <w:b/>
              </w:rPr>
            </w:pPr>
            <w:r w:rsidRPr="006E7073">
              <w:rPr>
                <w:rFonts w:ascii="Times New Roman" w:hAnsi="Times New Roman" w:cs="Times New Roman"/>
                <w:b/>
                <w:u w:val="single"/>
              </w:rPr>
              <w:t>Ahmad Nadhir, S.Si., MT., Ph.D.</w:t>
            </w:r>
            <w:r w:rsidRPr="006E7073">
              <w:rPr>
                <w:rFonts w:ascii="Times New Roman" w:hAnsi="Times New Roman" w:cs="Times New Roman"/>
                <w:b/>
                <w:u w:val="single"/>
              </w:rPr>
              <w:t xml:space="preserve"> </w:t>
            </w:r>
            <w:r w:rsidRPr="006E7073">
              <w:rPr>
                <w:rFonts w:ascii="Times New Roman" w:hAnsi="Times New Roman" w:cs="Times New Roman"/>
                <w:b/>
              </w:rPr>
              <w:t>NIP.</w:t>
            </w:r>
            <w:r w:rsidRPr="006E7073">
              <w:rPr>
                <w:rFonts w:ascii="Times New Roman" w:hAnsi="Times New Roman" w:cs="Times New Roman"/>
                <w:b/>
              </w:rPr>
              <w:t>197412031999031002</w:t>
            </w:r>
          </w:p>
          <w:p w14:paraId="3AD8D839" w14:textId="77777777" w:rsidR="006E7073" w:rsidRPr="006E7073" w:rsidRDefault="006E7073" w:rsidP="00D0407A">
            <w:pPr>
              <w:jc w:val="center"/>
              <w:rPr>
                <w:rFonts w:ascii="Times New Roman" w:hAnsi="Times New Roman" w:cs="Times New Roman"/>
                <w:b/>
                <w:lang w:val="id-ID"/>
              </w:rPr>
            </w:pPr>
          </w:p>
        </w:tc>
      </w:tr>
      <w:tr w:rsidR="006E7073" w:rsidRPr="006E7073" w14:paraId="2423833A" w14:textId="77777777" w:rsidTr="006E7073">
        <w:tc>
          <w:tcPr>
            <w:tcW w:w="6521" w:type="dxa"/>
            <w:gridSpan w:val="2"/>
          </w:tcPr>
          <w:p w14:paraId="69FC61F9" w14:textId="77777777" w:rsidR="006E7073" w:rsidRPr="006E7073" w:rsidRDefault="006E7073" w:rsidP="00D0407A">
            <w:pPr>
              <w:rPr>
                <w:rFonts w:ascii="Times New Roman" w:hAnsi="Times New Roman" w:cs="Times New Roman"/>
                <w:lang w:val="id-ID"/>
              </w:rPr>
            </w:pPr>
          </w:p>
          <w:p w14:paraId="12477F5A" w14:textId="77777777" w:rsidR="006E7073" w:rsidRPr="006E7073" w:rsidRDefault="006E7073" w:rsidP="00D0407A">
            <w:pPr>
              <w:rPr>
                <w:rFonts w:ascii="Times New Roman" w:hAnsi="Times New Roman" w:cs="Times New Roman"/>
                <w:lang w:val="id-ID"/>
              </w:rPr>
            </w:pPr>
          </w:p>
          <w:p w14:paraId="5BED56C4" w14:textId="77777777" w:rsidR="006E7073" w:rsidRPr="006E7073" w:rsidRDefault="006E7073" w:rsidP="00D0407A">
            <w:pPr>
              <w:jc w:val="center"/>
              <w:rPr>
                <w:rFonts w:ascii="Times New Roman" w:hAnsi="Times New Roman" w:cs="Times New Roman"/>
                <w:b/>
              </w:rPr>
            </w:pPr>
            <w:r w:rsidRPr="006E7073">
              <w:rPr>
                <w:rFonts w:ascii="Times New Roman" w:hAnsi="Times New Roman" w:cs="Times New Roman"/>
                <w:b/>
              </w:rPr>
              <w:t>Mengetahui,</w:t>
            </w:r>
          </w:p>
          <w:p w14:paraId="3B268A73" w14:textId="77777777" w:rsidR="006E7073" w:rsidRPr="006E7073" w:rsidRDefault="006E7073" w:rsidP="00D0407A">
            <w:pPr>
              <w:jc w:val="center"/>
              <w:rPr>
                <w:rFonts w:ascii="Times New Roman" w:hAnsi="Times New Roman" w:cs="Times New Roman"/>
                <w:b/>
                <w:lang w:val="id-ID"/>
              </w:rPr>
            </w:pPr>
            <w:r w:rsidRPr="006E7073">
              <w:rPr>
                <w:rFonts w:ascii="Times New Roman" w:hAnsi="Times New Roman" w:cs="Times New Roman"/>
                <w:b/>
              </w:rPr>
              <w:t xml:space="preserve">Ketua Jurusan Fisika </w:t>
            </w:r>
          </w:p>
          <w:p w14:paraId="509A312C" w14:textId="77777777" w:rsidR="006E7073" w:rsidRPr="006E7073" w:rsidRDefault="006E7073" w:rsidP="00D0407A">
            <w:pPr>
              <w:jc w:val="center"/>
              <w:rPr>
                <w:rFonts w:ascii="Times New Roman" w:hAnsi="Times New Roman" w:cs="Times New Roman"/>
                <w:b/>
                <w:lang w:val="id-ID"/>
              </w:rPr>
            </w:pPr>
            <w:r w:rsidRPr="006E7073">
              <w:rPr>
                <w:rFonts w:ascii="Times New Roman" w:hAnsi="Times New Roman" w:cs="Times New Roman"/>
                <w:b/>
              </w:rPr>
              <w:t>FMIPA U</w:t>
            </w:r>
            <w:r w:rsidRPr="006E7073">
              <w:rPr>
                <w:rFonts w:ascii="Times New Roman" w:hAnsi="Times New Roman" w:cs="Times New Roman"/>
                <w:b/>
                <w:lang w:val="id-ID"/>
              </w:rPr>
              <w:t xml:space="preserve">niversitas </w:t>
            </w:r>
            <w:r w:rsidRPr="006E7073">
              <w:rPr>
                <w:rFonts w:ascii="Times New Roman" w:hAnsi="Times New Roman" w:cs="Times New Roman"/>
                <w:b/>
              </w:rPr>
              <w:t>B</w:t>
            </w:r>
            <w:r w:rsidRPr="006E7073">
              <w:rPr>
                <w:rFonts w:ascii="Times New Roman" w:hAnsi="Times New Roman" w:cs="Times New Roman"/>
                <w:b/>
                <w:lang w:val="id-ID"/>
              </w:rPr>
              <w:t>rawijaya</w:t>
            </w:r>
          </w:p>
          <w:p w14:paraId="465D4531" w14:textId="77777777" w:rsidR="006E7073" w:rsidRPr="006E7073" w:rsidRDefault="006E7073" w:rsidP="00D0407A">
            <w:pPr>
              <w:jc w:val="center"/>
              <w:rPr>
                <w:rFonts w:ascii="Times New Roman" w:hAnsi="Times New Roman" w:cs="Times New Roman"/>
                <w:b/>
              </w:rPr>
            </w:pPr>
          </w:p>
          <w:p w14:paraId="03344B56" w14:textId="52BFEA42" w:rsidR="006E7073" w:rsidRDefault="006E7073" w:rsidP="00D0407A">
            <w:pPr>
              <w:jc w:val="center"/>
              <w:rPr>
                <w:rFonts w:ascii="Times New Roman" w:hAnsi="Times New Roman" w:cs="Times New Roman"/>
                <w:b/>
                <w:lang w:val="id-ID"/>
              </w:rPr>
            </w:pPr>
          </w:p>
          <w:p w14:paraId="278AC822" w14:textId="77777777" w:rsidR="006E7073" w:rsidRPr="006E7073" w:rsidRDefault="006E7073" w:rsidP="00D0407A">
            <w:pPr>
              <w:jc w:val="center"/>
              <w:rPr>
                <w:rFonts w:ascii="Times New Roman" w:hAnsi="Times New Roman" w:cs="Times New Roman"/>
                <w:b/>
                <w:lang w:val="id-ID"/>
              </w:rPr>
            </w:pPr>
          </w:p>
          <w:p w14:paraId="083AD040" w14:textId="77777777" w:rsidR="006E7073" w:rsidRPr="006E7073" w:rsidRDefault="006E7073" w:rsidP="00D0407A">
            <w:pPr>
              <w:jc w:val="center"/>
              <w:rPr>
                <w:rFonts w:ascii="Times New Roman" w:hAnsi="Times New Roman" w:cs="Times New Roman"/>
                <w:b/>
                <w:lang w:val="id-ID"/>
              </w:rPr>
            </w:pPr>
          </w:p>
          <w:p w14:paraId="5353EEF5" w14:textId="77777777" w:rsidR="006E7073" w:rsidRPr="006E7073" w:rsidRDefault="006E7073" w:rsidP="00D0407A">
            <w:pPr>
              <w:jc w:val="center"/>
              <w:rPr>
                <w:rFonts w:ascii="Times New Roman" w:hAnsi="Times New Roman" w:cs="Times New Roman"/>
                <w:b/>
                <w:u w:val="single"/>
              </w:rPr>
            </w:pPr>
            <w:r w:rsidRPr="006E7073">
              <w:rPr>
                <w:rFonts w:ascii="Times New Roman" w:hAnsi="Times New Roman" w:cs="Times New Roman"/>
                <w:b/>
                <w:u w:val="single"/>
                <w:lang w:val="id-ID"/>
              </w:rPr>
              <w:t>Prof.Dr.rer.nat.Muhammad Nurhuda</w:t>
            </w:r>
          </w:p>
          <w:p w14:paraId="56031751" w14:textId="77777777" w:rsidR="006E7073" w:rsidRPr="006E7073" w:rsidRDefault="006E7073" w:rsidP="00D0407A">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6409101990021001</w:t>
            </w:r>
          </w:p>
          <w:p w14:paraId="4FA265AD" w14:textId="77777777" w:rsidR="006E7073" w:rsidRPr="006E7073" w:rsidRDefault="006E7073" w:rsidP="00D0407A">
            <w:pPr>
              <w:jc w:val="center"/>
              <w:rPr>
                <w:rFonts w:ascii="Times New Roman" w:hAnsi="Times New Roman" w:cs="Times New Roman"/>
                <w:b/>
                <w:lang w:val="id-ID"/>
              </w:rPr>
            </w:pPr>
          </w:p>
        </w:tc>
      </w:tr>
    </w:tbl>
    <w:p w14:paraId="696E8FD7" w14:textId="77777777" w:rsidR="00954A20" w:rsidRDefault="00954A20" w:rsidP="00954A20">
      <w:pPr>
        <w:pStyle w:val="SkripsiNormal"/>
      </w:pPr>
    </w:p>
    <w:p w14:paraId="484B91FA" w14:textId="77777777" w:rsidR="00954A20" w:rsidRDefault="00954A20">
      <w:pPr>
        <w:rPr>
          <w:rFonts w:ascii="Times New Roman" w:eastAsia="Times New Roman" w:hAnsi="Times New Roman" w:cs="Times New Roman"/>
          <w:b/>
          <w:bCs/>
          <w:sz w:val="24"/>
          <w:szCs w:val="24"/>
        </w:rPr>
      </w:pPr>
      <w:r>
        <w:br w:type="page"/>
      </w:r>
    </w:p>
    <w:p w14:paraId="4C296BEE" w14:textId="5191252A" w:rsidR="767CCCA7" w:rsidRDefault="767CCCA7" w:rsidP="00954A20">
      <w:pPr>
        <w:pStyle w:val="SkripsiHeader"/>
      </w:pPr>
      <w:bookmarkStart w:id="1" w:name="_Toc513622962"/>
      <w:r w:rsidRPr="767CCCA7">
        <w:t>LEMBAR PERNYATAAN</w:t>
      </w:r>
      <w:bookmarkEnd w:id="1"/>
    </w:p>
    <w:p w14:paraId="492F0F65" w14:textId="75B7DDDB" w:rsidR="00954A20" w:rsidRPr="00954A20" w:rsidRDefault="00954A20" w:rsidP="00954A20">
      <w:pPr>
        <w:pStyle w:val="SkripsiNormal"/>
      </w:pPr>
    </w:p>
    <w:p w14:paraId="7B3F0F04" w14:textId="77777777" w:rsidR="00954A20" w:rsidRPr="00954A20" w:rsidRDefault="00954A20" w:rsidP="00954A20">
      <w:pPr>
        <w:spacing w:after="0"/>
        <w:rPr>
          <w:rFonts w:ascii="Times New Roman" w:hAnsi="Times New Roman" w:cs="Times New Roman"/>
          <w:b/>
        </w:rPr>
      </w:pPr>
      <w:r w:rsidRPr="00954A20">
        <w:rPr>
          <w:rFonts w:ascii="Times New Roman" w:hAnsi="Times New Roman" w:cs="Times New Roman"/>
          <w:b/>
        </w:rPr>
        <w:t>Saya yang bertanda tangan di bawah ini :</w:t>
      </w:r>
    </w:p>
    <w:p w14:paraId="3D2FF461" w14:textId="334E6EC8" w:rsidR="00954A20" w:rsidRPr="00954A20" w:rsidRDefault="00954A20" w:rsidP="00954A20">
      <w:pPr>
        <w:spacing w:after="0"/>
        <w:rPr>
          <w:rFonts w:ascii="Times New Roman" w:hAnsi="Times New Roman" w:cs="Times New Roman"/>
          <w:b/>
        </w:rPr>
      </w:pPr>
      <w:r w:rsidRPr="00954A20">
        <w:rPr>
          <w:rFonts w:ascii="Times New Roman" w:hAnsi="Times New Roman" w:cs="Times New Roman"/>
          <w:b/>
        </w:rPr>
        <w:t>Nama</w:t>
      </w:r>
      <w:r w:rsidRPr="00954A20">
        <w:rPr>
          <w:rFonts w:ascii="Times New Roman" w:hAnsi="Times New Roman" w:cs="Times New Roman"/>
          <w:b/>
        </w:rPr>
        <w:tab/>
      </w:r>
      <w:r w:rsidRPr="00954A20">
        <w:rPr>
          <w:rFonts w:ascii="Times New Roman" w:hAnsi="Times New Roman" w:cs="Times New Roman"/>
          <w:b/>
        </w:rPr>
        <w:tab/>
      </w:r>
      <w:r w:rsidRPr="00954A20">
        <w:rPr>
          <w:rFonts w:ascii="Times New Roman" w:hAnsi="Times New Roman" w:cs="Times New Roman"/>
          <w:b/>
          <w:lang w:val="id-ID"/>
        </w:rPr>
        <w:tab/>
        <w:t xml:space="preserve">    </w:t>
      </w:r>
      <w:r w:rsidRPr="00954A20">
        <w:rPr>
          <w:rFonts w:ascii="Times New Roman" w:hAnsi="Times New Roman" w:cs="Times New Roman"/>
          <w:b/>
        </w:rPr>
        <w:t xml:space="preserve">: </w:t>
      </w:r>
      <w:r>
        <w:rPr>
          <w:rFonts w:ascii="Times New Roman" w:hAnsi="Times New Roman" w:cs="Times New Roman"/>
          <w:b/>
        </w:rPr>
        <w:t>Adwi Arifin</w:t>
      </w:r>
    </w:p>
    <w:p w14:paraId="73BF04AD" w14:textId="422ED56E" w:rsidR="00954A20" w:rsidRPr="00954A20" w:rsidRDefault="00954A20" w:rsidP="00954A20">
      <w:pPr>
        <w:spacing w:after="0"/>
        <w:rPr>
          <w:rFonts w:ascii="Times New Roman" w:hAnsi="Times New Roman" w:cs="Times New Roman"/>
          <w:b/>
        </w:rPr>
      </w:pPr>
      <w:r w:rsidRPr="00954A20">
        <w:rPr>
          <w:rFonts w:ascii="Times New Roman" w:hAnsi="Times New Roman" w:cs="Times New Roman"/>
          <w:b/>
        </w:rPr>
        <w:t xml:space="preserve">NIM </w:t>
      </w:r>
      <w:r w:rsidRPr="00954A20">
        <w:rPr>
          <w:rFonts w:ascii="Times New Roman" w:hAnsi="Times New Roman" w:cs="Times New Roman"/>
          <w:b/>
        </w:rPr>
        <w:tab/>
      </w:r>
      <w:r w:rsidRPr="00954A20">
        <w:rPr>
          <w:rFonts w:ascii="Times New Roman" w:hAnsi="Times New Roman" w:cs="Times New Roman"/>
          <w:b/>
        </w:rPr>
        <w:tab/>
      </w:r>
      <w:r w:rsidRPr="00954A20">
        <w:rPr>
          <w:rFonts w:ascii="Times New Roman" w:hAnsi="Times New Roman" w:cs="Times New Roman"/>
          <w:b/>
          <w:lang w:val="id-ID"/>
        </w:rPr>
        <w:tab/>
        <w:t xml:space="preserve">    </w:t>
      </w:r>
      <w:r w:rsidRPr="00954A20">
        <w:rPr>
          <w:rFonts w:ascii="Times New Roman" w:hAnsi="Times New Roman" w:cs="Times New Roman"/>
          <w:b/>
        </w:rPr>
        <w:t xml:space="preserve">: </w:t>
      </w:r>
      <w:r>
        <w:rPr>
          <w:rFonts w:ascii="Times New Roman" w:hAnsi="Times New Roman" w:cs="Times New Roman"/>
          <w:b/>
        </w:rPr>
        <w:t>115090300111008</w:t>
      </w:r>
    </w:p>
    <w:p w14:paraId="02236014" w14:textId="77777777" w:rsidR="00954A20" w:rsidRPr="00954A20" w:rsidRDefault="00954A20" w:rsidP="00954A20">
      <w:pPr>
        <w:spacing w:after="0"/>
        <w:rPr>
          <w:rFonts w:ascii="Times New Roman" w:hAnsi="Times New Roman" w:cs="Times New Roman"/>
          <w:b/>
        </w:rPr>
      </w:pPr>
      <w:r w:rsidRPr="00954A20">
        <w:rPr>
          <w:rFonts w:ascii="Times New Roman" w:hAnsi="Times New Roman" w:cs="Times New Roman"/>
          <w:b/>
        </w:rPr>
        <w:t xml:space="preserve">Jurusan </w:t>
      </w:r>
      <w:r w:rsidRPr="00954A20">
        <w:rPr>
          <w:rFonts w:ascii="Times New Roman" w:hAnsi="Times New Roman" w:cs="Times New Roman"/>
          <w:b/>
        </w:rPr>
        <w:tab/>
      </w:r>
      <w:r w:rsidRPr="00954A20">
        <w:rPr>
          <w:rFonts w:ascii="Times New Roman" w:hAnsi="Times New Roman" w:cs="Times New Roman"/>
          <w:b/>
          <w:lang w:val="id-ID"/>
        </w:rPr>
        <w:tab/>
        <w:t xml:space="preserve">    </w:t>
      </w:r>
      <w:r w:rsidRPr="00954A20">
        <w:rPr>
          <w:rFonts w:ascii="Times New Roman" w:hAnsi="Times New Roman" w:cs="Times New Roman"/>
          <w:b/>
        </w:rPr>
        <w:t>: Fisika</w:t>
      </w:r>
    </w:p>
    <w:p w14:paraId="2229A33A" w14:textId="77777777" w:rsidR="00954A20" w:rsidRPr="00954A20" w:rsidRDefault="00954A20" w:rsidP="00954A20">
      <w:pPr>
        <w:spacing w:after="0"/>
        <w:rPr>
          <w:rFonts w:ascii="Times New Roman" w:hAnsi="Times New Roman" w:cs="Times New Roman"/>
          <w:b/>
          <w:lang w:val="id-ID"/>
        </w:rPr>
      </w:pPr>
      <w:r w:rsidRPr="00954A20">
        <w:rPr>
          <w:rFonts w:ascii="Times New Roman" w:hAnsi="Times New Roman" w:cs="Times New Roman"/>
          <w:b/>
        </w:rPr>
        <w:t xml:space="preserve">Penulis Skripsi Berjudul </w:t>
      </w:r>
      <w:r w:rsidRPr="00954A20">
        <w:rPr>
          <w:rFonts w:ascii="Times New Roman" w:hAnsi="Times New Roman" w:cs="Times New Roman"/>
          <w:b/>
          <w:lang w:val="id-ID"/>
        </w:rPr>
        <w:t xml:space="preserve"> </w:t>
      </w:r>
      <w:r w:rsidRPr="00954A20">
        <w:rPr>
          <w:rFonts w:ascii="Times New Roman" w:hAnsi="Times New Roman" w:cs="Times New Roman"/>
          <w:b/>
        </w:rPr>
        <w:t>:</w:t>
      </w:r>
    </w:p>
    <w:p w14:paraId="3267B83F" w14:textId="77777777" w:rsidR="00954A20" w:rsidRPr="00954A20" w:rsidRDefault="00954A20" w:rsidP="00954A20">
      <w:pPr>
        <w:spacing w:after="0"/>
        <w:rPr>
          <w:rFonts w:ascii="Times New Roman" w:hAnsi="Times New Roman" w:cs="Times New Roman"/>
          <w:b/>
          <w:lang w:val="id-ID"/>
        </w:rPr>
      </w:pPr>
    </w:p>
    <w:p w14:paraId="50142100" w14:textId="1D7F673C" w:rsidR="00954A20" w:rsidRDefault="00F83B1C" w:rsidP="00954A20">
      <w:pPr>
        <w:spacing w:after="0"/>
        <w:jc w:val="both"/>
        <w:rPr>
          <w:rFonts w:ascii="Times New Roman" w:hAnsi="Times New Roman" w:cs="Times New Roman"/>
          <w:b/>
        </w:rPr>
      </w:pPr>
      <w:r w:rsidRPr="00F83B1C">
        <w:rPr>
          <w:rFonts w:ascii="Times New Roman" w:hAnsi="Times New Roman" w:cs="Times New Roman"/>
          <w:b/>
        </w:rPr>
        <w:t>ANALISIS MODEL DEEP LEARNING UNTUK SIMULATOR SELF DRIVING CAR YANG DITRAINING MENGGUNAKAN GPU</w:t>
      </w:r>
    </w:p>
    <w:p w14:paraId="3BA82FFB" w14:textId="77777777" w:rsidR="00F83B1C" w:rsidRPr="00954A20" w:rsidRDefault="00F83B1C" w:rsidP="00954A20">
      <w:pPr>
        <w:spacing w:after="0"/>
        <w:jc w:val="both"/>
        <w:rPr>
          <w:rFonts w:ascii="Times New Roman" w:hAnsi="Times New Roman" w:cs="Times New Roman"/>
          <w:b/>
          <w:lang w:val="id-ID"/>
        </w:rPr>
      </w:pPr>
    </w:p>
    <w:p w14:paraId="2F42EE38" w14:textId="77777777" w:rsidR="00954A20" w:rsidRPr="00954A20" w:rsidRDefault="00954A20" w:rsidP="00954A20">
      <w:pPr>
        <w:spacing w:after="0"/>
        <w:jc w:val="both"/>
        <w:rPr>
          <w:rFonts w:ascii="Times New Roman" w:hAnsi="Times New Roman" w:cs="Times New Roman"/>
          <w:b/>
          <w:lang w:val="id-ID"/>
        </w:rPr>
      </w:pPr>
      <w:r w:rsidRPr="00954A20">
        <w:rPr>
          <w:rFonts w:ascii="Times New Roman" w:hAnsi="Times New Roman" w:cs="Times New Roman"/>
          <w:b/>
        </w:rPr>
        <w:t>Dengan ini menyatakan bahwa :</w:t>
      </w:r>
    </w:p>
    <w:p w14:paraId="35B99F6E" w14:textId="77777777" w:rsidR="00954A20" w:rsidRPr="00954A20" w:rsidRDefault="00954A20" w:rsidP="00954A20">
      <w:pPr>
        <w:spacing w:after="0"/>
        <w:jc w:val="both"/>
        <w:rPr>
          <w:rFonts w:ascii="Times New Roman" w:hAnsi="Times New Roman" w:cs="Times New Roman"/>
          <w:b/>
          <w:lang w:val="id-ID"/>
        </w:rPr>
      </w:pPr>
    </w:p>
    <w:p w14:paraId="2D260492" w14:textId="77777777" w:rsidR="00954A20" w:rsidRPr="00954A20" w:rsidRDefault="00954A20" w:rsidP="00954A20">
      <w:pPr>
        <w:pStyle w:val="ListParagraph"/>
        <w:numPr>
          <w:ilvl w:val="0"/>
          <w:numId w:val="18"/>
        </w:numPr>
        <w:spacing w:after="0" w:line="276" w:lineRule="auto"/>
        <w:jc w:val="both"/>
        <w:rPr>
          <w:rFonts w:ascii="Times New Roman" w:hAnsi="Times New Roman" w:cs="Times New Roman"/>
          <w:b/>
        </w:rPr>
      </w:pPr>
      <w:r w:rsidRPr="00954A20">
        <w:rPr>
          <w:rFonts w:ascii="Times New Roman" w:hAnsi="Times New Roman" w:cs="Times New Roman"/>
          <w:b/>
        </w:rPr>
        <w:t>Isi dari proposal skripsi yang saya tulis dan saya buat adalah benar-benar karya saya sendiri dan tidak menjipliak karya orang lain, selain nama-nama yang termaktub di isi dan tertulis di daftar pustaka dalam proposal skripsi ini.</w:t>
      </w:r>
    </w:p>
    <w:p w14:paraId="268A2510" w14:textId="77777777" w:rsidR="00954A20" w:rsidRPr="00954A20" w:rsidRDefault="00954A20" w:rsidP="00954A20">
      <w:pPr>
        <w:pStyle w:val="ListParagraph"/>
        <w:numPr>
          <w:ilvl w:val="0"/>
          <w:numId w:val="18"/>
        </w:numPr>
        <w:spacing w:after="0" w:line="276" w:lineRule="auto"/>
        <w:jc w:val="both"/>
        <w:rPr>
          <w:rFonts w:ascii="Times New Roman" w:hAnsi="Times New Roman" w:cs="Times New Roman"/>
          <w:b/>
        </w:rPr>
      </w:pPr>
      <w:r w:rsidRPr="00954A20">
        <w:rPr>
          <w:rFonts w:ascii="Times New Roman" w:hAnsi="Times New Roman" w:cs="Times New Roman"/>
          <w:b/>
        </w:rPr>
        <w:t>Apabila di kemudian hari ternyata proposal skripsi yang saya tulis terbukti hasil menjiplak, maka saya akan bersedia menanggung segala resiko yang akan saya terima.</w:t>
      </w:r>
    </w:p>
    <w:p w14:paraId="1CBCB05B" w14:textId="77777777" w:rsidR="00954A20" w:rsidRPr="00954A20" w:rsidRDefault="00954A20" w:rsidP="00954A20">
      <w:pPr>
        <w:pStyle w:val="ListParagraph"/>
        <w:spacing w:after="0"/>
        <w:ind w:left="0"/>
        <w:jc w:val="both"/>
        <w:rPr>
          <w:rFonts w:ascii="Times New Roman" w:hAnsi="Times New Roman" w:cs="Times New Roman"/>
          <w:b/>
        </w:rPr>
      </w:pPr>
      <w:r w:rsidRPr="00954A20">
        <w:rPr>
          <w:rFonts w:ascii="Times New Roman" w:hAnsi="Times New Roman" w:cs="Times New Roman"/>
          <w:b/>
        </w:rPr>
        <w:t xml:space="preserve">Demikian pernyataan ini dibuat dengan segala kesadaran. </w:t>
      </w:r>
    </w:p>
    <w:p w14:paraId="0DC648DC" w14:textId="77777777" w:rsidR="00954A20" w:rsidRPr="00954A20" w:rsidRDefault="00954A20" w:rsidP="00954A20">
      <w:pPr>
        <w:pStyle w:val="ListParagraph"/>
        <w:spacing w:after="0"/>
        <w:ind w:left="0"/>
        <w:jc w:val="both"/>
        <w:rPr>
          <w:rFonts w:ascii="Times New Roman" w:hAnsi="Times New Roman" w:cs="Times New Roman"/>
          <w:b/>
        </w:rPr>
      </w:pPr>
      <w:r w:rsidRPr="00954A20">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14:anchorId="2639993E" wp14:editId="481B5DEF">
                <wp:simplePos x="0" y="0"/>
                <wp:positionH relativeFrom="column">
                  <wp:posOffset>1790242</wp:posOffset>
                </wp:positionH>
                <wp:positionV relativeFrom="paragraph">
                  <wp:posOffset>155664</wp:posOffset>
                </wp:positionV>
                <wp:extent cx="1818005" cy="1584251"/>
                <wp:effectExtent l="0" t="0" r="0" b="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8005" cy="15842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6FAE7" w14:textId="77777777" w:rsidR="00954A20" w:rsidRPr="00A10D80" w:rsidRDefault="00954A20" w:rsidP="00954A20">
                            <w:pPr>
                              <w:pStyle w:val="ListParagraph"/>
                              <w:spacing w:after="0" w:line="240" w:lineRule="auto"/>
                              <w:ind w:left="0"/>
                              <w:jc w:val="center"/>
                              <w:rPr>
                                <w:rFonts w:ascii="Times New Roman" w:hAnsi="Times New Roman" w:cs="Times New Roman"/>
                                <w:b/>
                                <w:lang w:val="id-ID"/>
                              </w:rPr>
                            </w:pPr>
                            <w:r w:rsidRPr="00854683">
                              <w:rPr>
                                <w:rFonts w:ascii="Times New Roman" w:hAnsi="Times New Roman" w:cs="Times New Roman"/>
                                <w:b/>
                              </w:rPr>
                              <w:t>Malang,</w:t>
                            </w:r>
                            <w:r>
                              <w:rPr>
                                <w:rFonts w:ascii="Times New Roman" w:hAnsi="Times New Roman" w:cs="Times New Roman"/>
                                <w:b/>
                              </w:rPr>
                              <w:t>...............................</w:t>
                            </w:r>
                          </w:p>
                          <w:p w14:paraId="2DC452AD" w14:textId="77777777" w:rsidR="00954A20" w:rsidRDefault="00954A20" w:rsidP="00954A20">
                            <w:pPr>
                              <w:pStyle w:val="ListParagraph"/>
                              <w:spacing w:after="0" w:line="240" w:lineRule="auto"/>
                              <w:ind w:left="0"/>
                              <w:jc w:val="center"/>
                              <w:rPr>
                                <w:rFonts w:ascii="Times New Roman" w:hAnsi="Times New Roman" w:cs="Times New Roman"/>
                                <w:b/>
                                <w:lang w:val="id-ID"/>
                              </w:rPr>
                            </w:pPr>
                            <w:r w:rsidRPr="00854683">
                              <w:rPr>
                                <w:rFonts w:ascii="Times New Roman" w:hAnsi="Times New Roman" w:cs="Times New Roman"/>
                                <w:b/>
                              </w:rPr>
                              <w:t xml:space="preserve"> Yang menyatakan,</w:t>
                            </w:r>
                          </w:p>
                          <w:p w14:paraId="5FA479C2" w14:textId="77777777" w:rsidR="00954A20" w:rsidRDefault="00954A20" w:rsidP="00954A20">
                            <w:pPr>
                              <w:pStyle w:val="ListParagraph"/>
                              <w:spacing w:after="0" w:line="240" w:lineRule="auto"/>
                              <w:ind w:left="0"/>
                              <w:jc w:val="center"/>
                              <w:rPr>
                                <w:rFonts w:ascii="Times New Roman" w:hAnsi="Times New Roman" w:cs="Times New Roman"/>
                                <w:b/>
                                <w:lang w:val="id-ID"/>
                              </w:rPr>
                            </w:pPr>
                          </w:p>
                          <w:p w14:paraId="43DFE92F" w14:textId="77777777" w:rsidR="00954A20" w:rsidRDefault="00954A20" w:rsidP="00954A20">
                            <w:pPr>
                              <w:pStyle w:val="ListParagraph"/>
                              <w:spacing w:after="0" w:line="240" w:lineRule="auto"/>
                              <w:ind w:left="0"/>
                              <w:jc w:val="center"/>
                              <w:rPr>
                                <w:lang w:val="id-ID"/>
                              </w:rPr>
                            </w:pPr>
                          </w:p>
                          <w:p w14:paraId="00018486" w14:textId="77777777" w:rsidR="00954A20" w:rsidRDefault="00954A20" w:rsidP="00954A20">
                            <w:pPr>
                              <w:pStyle w:val="ListParagraph"/>
                              <w:spacing w:after="0" w:line="240" w:lineRule="auto"/>
                              <w:ind w:left="0"/>
                              <w:jc w:val="center"/>
                              <w:rPr>
                                <w:lang w:val="id-ID"/>
                              </w:rPr>
                            </w:pPr>
                          </w:p>
                          <w:p w14:paraId="5545B0FD" w14:textId="77777777" w:rsidR="00954A20" w:rsidRPr="00854683" w:rsidRDefault="00954A20" w:rsidP="00954A20">
                            <w:pPr>
                              <w:pStyle w:val="ListParagraph"/>
                              <w:spacing w:after="0" w:line="240" w:lineRule="auto"/>
                              <w:ind w:left="0"/>
                              <w:jc w:val="center"/>
                              <w:rPr>
                                <w:lang w:val="id-ID"/>
                              </w:rPr>
                            </w:pPr>
                          </w:p>
                          <w:p w14:paraId="6DA3CF79" w14:textId="77777777" w:rsidR="00954A20" w:rsidRDefault="00954A20" w:rsidP="00954A20">
                            <w:pPr>
                              <w:spacing w:after="0"/>
                              <w:jc w:val="center"/>
                              <w:rPr>
                                <w:rFonts w:cs="Times New Roman"/>
                                <w:b/>
                                <w:lang w:val="id-ID"/>
                              </w:rPr>
                            </w:pPr>
                            <w:r w:rsidRPr="00854683">
                              <w:rPr>
                                <w:rFonts w:cs="Times New Roman"/>
                                <w:b/>
                                <w:u w:val="single"/>
                              </w:rPr>
                              <w:t>Siti Aminatus Suci</w:t>
                            </w:r>
                            <w:r w:rsidRPr="00854683">
                              <w:rPr>
                                <w:rFonts w:cs="Times New Roman"/>
                                <w:b/>
                              </w:rPr>
                              <w:t xml:space="preserve"> </w:t>
                            </w:r>
                          </w:p>
                          <w:p w14:paraId="405B3C6F" w14:textId="77777777" w:rsidR="00954A20" w:rsidRPr="005C0DD6" w:rsidRDefault="00954A20" w:rsidP="00954A20">
                            <w:pPr>
                              <w:spacing w:after="0"/>
                              <w:jc w:val="center"/>
                              <w:rPr>
                                <w:rFonts w:cs="Times New Roman"/>
                                <w:b/>
                                <w:sz w:val="24"/>
                                <w:szCs w:val="24"/>
                              </w:rPr>
                            </w:pPr>
                            <w:r w:rsidRPr="00854683">
                              <w:rPr>
                                <w:rFonts w:cs="Times New Roman"/>
                                <w:b/>
                              </w:rPr>
                              <w:t>11509081311100</w:t>
                            </w:r>
                            <w:r w:rsidRPr="005C0DD6">
                              <w:rPr>
                                <w:rFonts w:cs="Times New Roman"/>
                                <w:b/>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39993E" id="Rectangle 128" o:spid="_x0000_s1026" style="position:absolute;left:0;text-align:left;margin-left:140.95pt;margin-top:12.25pt;width:143.15pt;height:1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" stroked="f">
                <v:textbox>
                  <w:txbxContent>
                    <w:p w14:paraId="53B6FAE7" w14:textId="77777777" w:rsidR="00954A20" w:rsidRPr="00A10D80" w:rsidRDefault="00954A20" w:rsidP="00954A20">
                      <w:pPr>
                        <w:pStyle w:val="ListParagraph"/>
                        <w:spacing w:after="0" w:line="240" w:lineRule="auto"/>
                        <w:ind w:left="0"/>
                        <w:jc w:val="center"/>
                        <w:rPr>
                          <w:rFonts w:ascii="Times New Roman" w:hAnsi="Times New Roman" w:cs="Times New Roman"/>
                          <w:b/>
                          <w:lang w:val="id-ID"/>
                        </w:rPr>
                      </w:pPr>
                      <w:r w:rsidRPr="00854683">
                        <w:rPr>
                          <w:rFonts w:ascii="Times New Roman" w:hAnsi="Times New Roman" w:cs="Times New Roman"/>
                          <w:b/>
                        </w:rPr>
                        <w:t>Malang,</w:t>
                      </w:r>
                      <w:r>
                        <w:rPr>
                          <w:rFonts w:ascii="Times New Roman" w:hAnsi="Times New Roman" w:cs="Times New Roman"/>
                          <w:b/>
                        </w:rPr>
                        <w:t>...............................</w:t>
                      </w:r>
                    </w:p>
                    <w:p w14:paraId="2DC452AD" w14:textId="77777777" w:rsidR="00954A20" w:rsidRDefault="00954A20" w:rsidP="00954A20">
                      <w:pPr>
                        <w:pStyle w:val="ListParagraph"/>
                        <w:spacing w:after="0" w:line="240" w:lineRule="auto"/>
                        <w:ind w:left="0"/>
                        <w:jc w:val="center"/>
                        <w:rPr>
                          <w:rFonts w:ascii="Times New Roman" w:hAnsi="Times New Roman" w:cs="Times New Roman"/>
                          <w:b/>
                          <w:lang w:val="id-ID"/>
                        </w:rPr>
                      </w:pPr>
                      <w:r w:rsidRPr="00854683">
                        <w:rPr>
                          <w:rFonts w:ascii="Times New Roman" w:hAnsi="Times New Roman" w:cs="Times New Roman"/>
                          <w:b/>
                        </w:rPr>
                        <w:t xml:space="preserve"> Yang menyatakan,</w:t>
                      </w:r>
                    </w:p>
                    <w:p w14:paraId="5FA479C2" w14:textId="77777777" w:rsidR="00954A20" w:rsidRDefault="00954A20" w:rsidP="00954A20">
                      <w:pPr>
                        <w:pStyle w:val="ListParagraph"/>
                        <w:spacing w:after="0" w:line="240" w:lineRule="auto"/>
                        <w:ind w:left="0"/>
                        <w:jc w:val="center"/>
                        <w:rPr>
                          <w:rFonts w:ascii="Times New Roman" w:hAnsi="Times New Roman" w:cs="Times New Roman"/>
                          <w:b/>
                          <w:lang w:val="id-ID"/>
                        </w:rPr>
                      </w:pPr>
                    </w:p>
                    <w:p w14:paraId="43DFE92F" w14:textId="77777777" w:rsidR="00954A20" w:rsidRDefault="00954A20" w:rsidP="00954A20">
                      <w:pPr>
                        <w:pStyle w:val="ListParagraph"/>
                        <w:spacing w:after="0" w:line="240" w:lineRule="auto"/>
                        <w:ind w:left="0"/>
                        <w:jc w:val="center"/>
                        <w:rPr>
                          <w:lang w:val="id-ID"/>
                        </w:rPr>
                      </w:pPr>
                    </w:p>
                    <w:p w14:paraId="00018486" w14:textId="77777777" w:rsidR="00954A20" w:rsidRDefault="00954A20" w:rsidP="00954A20">
                      <w:pPr>
                        <w:pStyle w:val="ListParagraph"/>
                        <w:spacing w:after="0" w:line="240" w:lineRule="auto"/>
                        <w:ind w:left="0"/>
                        <w:jc w:val="center"/>
                        <w:rPr>
                          <w:lang w:val="id-ID"/>
                        </w:rPr>
                      </w:pPr>
                    </w:p>
                    <w:p w14:paraId="5545B0FD" w14:textId="77777777" w:rsidR="00954A20" w:rsidRPr="00854683" w:rsidRDefault="00954A20" w:rsidP="00954A20">
                      <w:pPr>
                        <w:pStyle w:val="ListParagraph"/>
                        <w:spacing w:after="0" w:line="240" w:lineRule="auto"/>
                        <w:ind w:left="0"/>
                        <w:jc w:val="center"/>
                        <w:rPr>
                          <w:lang w:val="id-ID"/>
                        </w:rPr>
                      </w:pPr>
                    </w:p>
                    <w:p w14:paraId="6DA3CF79" w14:textId="77777777" w:rsidR="00954A20" w:rsidRDefault="00954A20" w:rsidP="00954A20">
                      <w:pPr>
                        <w:spacing w:after="0"/>
                        <w:jc w:val="center"/>
                        <w:rPr>
                          <w:rFonts w:cs="Times New Roman"/>
                          <w:b/>
                          <w:lang w:val="id-ID"/>
                        </w:rPr>
                      </w:pPr>
                      <w:r w:rsidRPr="00854683">
                        <w:rPr>
                          <w:rFonts w:cs="Times New Roman"/>
                          <w:b/>
                          <w:u w:val="single"/>
                        </w:rPr>
                        <w:t>Siti Aminatus Suci</w:t>
                      </w:r>
                      <w:r w:rsidRPr="00854683">
                        <w:rPr>
                          <w:rFonts w:cs="Times New Roman"/>
                          <w:b/>
                        </w:rPr>
                        <w:t xml:space="preserve"> </w:t>
                      </w:r>
                    </w:p>
                    <w:p w14:paraId="405B3C6F" w14:textId="77777777" w:rsidR="00954A20" w:rsidRPr="005C0DD6" w:rsidRDefault="00954A20" w:rsidP="00954A20">
                      <w:pPr>
                        <w:spacing w:after="0"/>
                        <w:jc w:val="center"/>
                        <w:rPr>
                          <w:rFonts w:cs="Times New Roman"/>
                          <w:b/>
                          <w:sz w:val="24"/>
                          <w:szCs w:val="24"/>
                        </w:rPr>
                      </w:pPr>
                      <w:r w:rsidRPr="00854683">
                        <w:rPr>
                          <w:rFonts w:cs="Times New Roman"/>
                          <w:b/>
                        </w:rPr>
                        <w:t>11509081311100</w:t>
                      </w:r>
                      <w:r w:rsidRPr="005C0DD6">
                        <w:rPr>
                          <w:rFonts w:cs="Times New Roman"/>
                          <w:b/>
                          <w:sz w:val="24"/>
                          <w:szCs w:val="24"/>
                        </w:rPr>
                        <w:t>1</w:t>
                      </w:r>
                    </w:p>
                  </w:txbxContent>
                </v:textbox>
              </v:rect>
            </w:pict>
          </mc:Fallback>
        </mc:AlternateContent>
      </w:r>
    </w:p>
    <w:p w14:paraId="0AE5E370" w14:textId="77777777" w:rsidR="00954A20" w:rsidRPr="00954A20" w:rsidRDefault="00954A20" w:rsidP="00954A20">
      <w:pPr>
        <w:pStyle w:val="ListParagraph"/>
        <w:spacing w:after="0"/>
        <w:ind w:left="0"/>
        <w:jc w:val="both"/>
        <w:rPr>
          <w:rFonts w:ascii="Times New Roman" w:hAnsi="Times New Roman" w:cs="Times New Roman"/>
          <w:b/>
        </w:rPr>
      </w:pPr>
    </w:p>
    <w:p w14:paraId="3052E60D" w14:textId="77777777" w:rsidR="00954A20" w:rsidRPr="00954A20" w:rsidRDefault="00954A20" w:rsidP="00954A20">
      <w:pPr>
        <w:pStyle w:val="ListParagraph"/>
        <w:spacing w:after="0"/>
        <w:ind w:left="0"/>
        <w:jc w:val="both"/>
        <w:rPr>
          <w:rFonts w:ascii="Times New Roman" w:hAnsi="Times New Roman" w:cs="Times New Roman"/>
          <w:b/>
        </w:rPr>
      </w:pPr>
    </w:p>
    <w:p w14:paraId="77505A8F" w14:textId="77777777" w:rsidR="00954A20" w:rsidRPr="00954A20" w:rsidRDefault="00954A20" w:rsidP="00954A20">
      <w:pPr>
        <w:spacing w:after="0"/>
        <w:jc w:val="center"/>
        <w:rPr>
          <w:rFonts w:ascii="Times New Roman" w:hAnsi="Times New Roman" w:cs="Times New Roman"/>
          <w:b/>
          <w:lang w:val="id-ID"/>
        </w:rPr>
      </w:pPr>
    </w:p>
    <w:p w14:paraId="60AF17FC" w14:textId="77777777" w:rsidR="00954A20" w:rsidRPr="00954A20" w:rsidRDefault="00954A20" w:rsidP="00954A20">
      <w:pPr>
        <w:spacing w:after="0"/>
        <w:jc w:val="center"/>
        <w:rPr>
          <w:rFonts w:ascii="Times New Roman" w:hAnsi="Times New Roman" w:cs="Times New Roman"/>
          <w:b/>
          <w:lang w:val="id-ID"/>
        </w:rPr>
      </w:pPr>
    </w:p>
    <w:p w14:paraId="3837F816" w14:textId="77777777" w:rsidR="00954A20" w:rsidRPr="00954A20" w:rsidRDefault="00954A20" w:rsidP="00954A20">
      <w:pPr>
        <w:spacing w:after="0"/>
        <w:jc w:val="center"/>
        <w:rPr>
          <w:rFonts w:ascii="Times New Roman" w:hAnsi="Times New Roman" w:cs="Times New Roman"/>
          <w:b/>
          <w:lang w:val="id-ID"/>
        </w:rPr>
      </w:pPr>
    </w:p>
    <w:p w14:paraId="56354027" w14:textId="77777777" w:rsidR="00954A20" w:rsidRPr="00954A20" w:rsidRDefault="00954A20" w:rsidP="00954A20">
      <w:pPr>
        <w:spacing w:after="0"/>
        <w:jc w:val="center"/>
        <w:rPr>
          <w:rFonts w:ascii="Times New Roman" w:hAnsi="Times New Roman" w:cs="Times New Roman"/>
          <w:b/>
          <w:lang w:val="id-ID"/>
        </w:rPr>
      </w:pPr>
    </w:p>
    <w:p w14:paraId="53EB020A" w14:textId="77777777" w:rsidR="00954A20" w:rsidRPr="00954A20" w:rsidRDefault="00954A20" w:rsidP="00954A20">
      <w:pPr>
        <w:spacing w:after="0"/>
        <w:jc w:val="center"/>
        <w:rPr>
          <w:rFonts w:ascii="Times New Roman" w:hAnsi="Times New Roman" w:cs="Times New Roman"/>
          <w:b/>
          <w:lang w:val="id-ID"/>
        </w:rPr>
      </w:pPr>
    </w:p>
    <w:p w14:paraId="79BA2CB8" w14:textId="77777777" w:rsidR="00954A20" w:rsidRPr="00954A20" w:rsidRDefault="00954A20" w:rsidP="00954A20">
      <w:pPr>
        <w:spacing w:after="0"/>
        <w:jc w:val="center"/>
        <w:rPr>
          <w:rFonts w:ascii="Times New Roman" w:hAnsi="Times New Roman" w:cs="Times New Roman"/>
          <w:b/>
          <w:lang w:val="id-ID"/>
        </w:rPr>
      </w:pPr>
    </w:p>
    <w:p w14:paraId="76528F0B" w14:textId="77777777" w:rsidR="00954A20" w:rsidRPr="00954A20" w:rsidRDefault="00954A20" w:rsidP="00954A20">
      <w:pPr>
        <w:spacing w:after="0"/>
        <w:jc w:val="center"/>
        <w:rPr>
          <w:rFonts w:ascii="Times New Roman" w:hAnsi="Times New Roman" w:cs="Times New Roman"/>
          <w:b/>
          <w:lang w:val="id-ID"/>
        </w:rPr>
      </w:pPr>
    </w:p>
    <w:p w14:paraId="5846911B" w14:textId="77777777" w:rsidR="00954A20" w:rsidRPr="00954A20" w:rsidRDefault="00954A20" w:rsidP="00954A20">
      <w:pPr>
        <w:spacing w:after="0"/>
        <w:jc w:val="center"/>
        <w:rPr>
          <w:rFonts w:ascii="Times New Roman" w:hAnsi="Times New Roman" w:cs="Times New Roman"/>
          <w:b/>
          <w:lang w:val="id-ID"/>
        </w:rPr>
      </w:pPr>
    </w:p>
    <w:p w14:paraId="29C70928" w14:textId="77777777" w:rsidR="00954A20" w:rsidRDefault="00954A20" w:rsidP="00954A20">
      <w:pPr>
        <w:pStyle w:val="SkripsiNormal"/>
      </w:pPr>
    </w:p>
    <w:p w14:paraId="0A433715"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BB779F8" w14:textId="3E457917" w:rsidR="767CCCA7" w:rsidRDefault="767CCCA7" w:rsidP="00F83B1C">
      <w:pPr>
        <w:pStyle w:val="SkripsiHeader"/>
      </w:pPr>
      <w:bookmarkStart w:id="2" w:name="_Toc513622963"/>
      <w:r w:rsidRPr="767CCCA7">
        <w:t>ABSTRAK</w:t>
      </w:r>
      <w:bookmarkEnd w:id="2"/>
    </w:p>
    <w:p w14:paraId="02F0CFE5" w14:textId="77777777" w:rsidR="00F83B1C" w:rsidRDefault="00F83B1C" w:rsidP="767CCCA7">
      <w:pPr>
        <w:pStyle w:val="NoSpacing"/>
        <w:rPr>
          <w:rFonts w:ascii="Times New Roman" w:eastAsia="Times New Roman" w:hAnsi="Times New Roman" w:cs="Times New Roman"/>
          <w:b/>
          <w:bCs/>
          <w:sz w:val="24"/>
          <w:szCs w:val="24"/>
        </w:rPr>
      </w:pPr>
    </w:p>
    <w:p w14:paraId="00E613B6"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3DB0973"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CDDD4DE" w14:textId="158ED701" w:rsidR="767CCCA7" w:rsidRDefault="767CCCA7" w:rsidP="00F83B1C">
      <w:pPr>
        <w:pStyle w:val="SkripsiHeader"/>
      </w:pPr>
      <w:bookmarkStart w:id="3" w:name="_Toc513622964"/>
      <w:r w:rsidRPr="767CCCA7">
        <w:t>ABSTRACT</w:t>
      </w:r>
      <w:bookmarkEnd w:id="3"/>
    </w:p>
    <w:p w14:paraId="7A4780C3" w14:textId="77777777" w:rsidR="00F83B1C" w:rsidRDefault="00F83B1C" w:rsidP="767CCCA7">
      <w:pPr>
        <w:pStyle w:val="NoSpacing"/>
        <w:rPr>
          <w:rFonts w:ascii="Times New Roman" w:eastAsia="Times New Roman" w:hAnsi="Times New Roman" w:cs="Times New Roman"/>
          <w:b/>
          <w:bCs/>
          <w:sz w:val="24"/>
          <w:szCs w:val="24"/>
        </w:rPr>
      </w:pPr>
    </w:p>
    <w:p w14:paraId="060224F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0DBC8B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4403DB5" w14:textId="1B4FD645" w:rsidR="767CCCA7" w:rsidRDefault="767CCCA7" w:rsidP="00F83B1C">
      <w:pPr>
        <w:pStyle w:val="SkripsiHeader"/>
      </w:pPr>
      <w:bookmarkStart w:id="4" w:name="_Toc513622965"/>
      <w:r w:rsidRPr="767CCCA7">
        <w:t>KATA PENGANTAR</w:t>
      </w:r>
      <w:bookmarkEnd w:id="4"/>
    </w:p>
    <w:p w14:paraId="58B574CA" w14:textId="77777777" w:rsidR="00F83B1C" w:rsidRDefault="00F83B1C">
      <w:pPr>
        <w:rPr>
          <w:rFonts w:ascii="Times New Roman" w:eastAsia="Times New Roman" w:hAnsi="Times New Roman" w:cs="Times New Roman"/>
          <w:b/>
          <w:bCs/>
          <w:sz w:val="24"/>
          <w:szCs w:val="24"/>
        </w:rPr>
      </w:pPr>
    </w:p>
    <w:p w14:paraId="0D94A3EB"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093C0BA" w14:textId="444E5EB8"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93AFBB4" w14:textId="3EF8F9CB" w:rsidR="767CCCA7" w:rsidRDefault="767CCCA7" w:rsidP="00CC75B9">
      <w:pPr>
        <w:pStyle w:val="SkripsiHeader"/>
      </w:pPr>
      <w:bookmarkStart w:id="5" w:name="_Toc513622966"/>
      <w:r w:rsidRPr="767CCCA7">
        <w:lastRenderedPageBreak/>
        <w:t>DAFTAR ISI</w:t>
      </w:r>
      <w:bookmarkEnd w:id="5"/>
    </w:p>
    <w:p w14:paraId="19B9FDC4" w14:textId="77777777" w:rsidR="00CC75B9" w:rsidRDefault="00CC75B9" w:rsidP="00CC75B9">
      <w:pPr>
        <w:pStyle w:val="SkripsiNormal"/>
      </w:pPr>
    </w:p>
    <w:p w14:paraId="1EAC1F0A" w14:textId="4B446422" w:rsidR="00CF7297" w:rsidRDefault="00CC75B9">
      <w:pPr>
        <w:pStyle w:val="TOC1"/>
        <w:tabs>
          <w:tab w:val="right" w:leader="dot" w:pos="6114"/>
        </w:tabs>
        <w:rPr>
          <w:rFonts w:asciiTheme="minorHAnsi" w:eastAsiaTheme="minorEastAsia" w:hAnsiTheme="minorHAnsi"/>
          <w:noProof/>
        </w:rPr>
      </w:pPr>
      <w:r>
        <w:fldChar w:fldCharType="begin"/>
      </w:r>
      <w:r>
        <w:instrText xml:space="preserve"> TOC \h \z \t "Skripsi Header,1,Skripsi Sub Level 1,2,Skripsi Sub Level 2,3" </w:instrText>
      </w:r>
      <w:r>
        <w:fldChar w:fldCharType="separate"/>
      </w:r>
      <w:hyperlink w:anchor="_Toc513622961" w:history="1">
        <w:r w:rsidR="00CF7297" w:rsidRPr="00BC7A8B">
          <w:rPr>
            <w:rStyle w:val="Hyperlink"/>
            <w:noProof/>
          </w:rPr>
          <w:t>LEMBAR PENGESAHAN SKRIPSI</w:t>
        </w:r>
        <w:r w:rsidR="00CF7297">
          <w:rPr>
            <w:noProof/>
            <w:webHidden/>
          </w:rPr>
          <w:tab/>
        </w:r>
        <w:r w:rsidR="00CF7297">
          <w:rPr>
            <w:noProof/>
            <w:webHidden/>
          </w:rPr>
          <w:fldChar w:fldCharType="begin"/>
        </w:r>
        <w:r w:rsidR="00CF7297">
          <w:rPr>
            <w:noProof/>
            <w:webHidden/>
          </w:rPr>
          <w:instrText xml:space="preserve"> PAGEREF _Toc513622961 \h </w:instrText>
        </w:r>
        <w:r w:rsidR="00CF7297">
          <w:rPr>
            <w:noProof/>
            <w:webHidden/>
          </w:rPr>
        </w:r>
        <w:r w:rsidR="00CF7297">
          <w:rPr>
            <w:noProof/>
            <w:webHidden/>
          </w:rPr>
          <w:fldChar w:fldCharType="separate"/>
        </w:r>
        <w:r w:rsidR="00B6569C">
          <w:rPr>
            <w:noProof/>
            <w:webHidden/>
          </w:rPr>
          <w:t>iii</w:t>
        </w:r>
        <w:r w:rsidR="00CF7297">
          <w:rPr>
            <w:noProof/>
            <w:webHidden/>
          </w:rPr>
          <w:fldChar w:fldCharType="end"/>
        </w:r>
      </w:hyperlink>
    </w:p>
    <w:p w14:paraId="4C2F8F95" w14:textId="16510E8C" w:rsidR="00CF7297" w:rsidRDefault="00CF7297">
      <w:pPr>
        <w:pStyle w:val="TOC1"/>
        <w:tabs>
          <w:tab w:val="right" w:leader="dot" w:pos="6114"/>
        </w:tabs>
        <w:rPr>
          <w:rFonts w:asciiTheme="minorHAnsi" w:eastAsiaTheme="minorEastAsia" w:hAnsiTheme="minorHAnsi"/>
          <w:noProof/>
        </w:rPr>
      </w:pPr>
      <w:hyperlink w:anchor="_Toc513622962" w:history="1">
        <w:r w:rsidRPr="00BC7A8B">
          <w:rPr>
            <w:rStyle w:val="Hyperlink"/>
            <w:noProof/>
          </w:rPr>
          <w:t>LEMBAR PERNYATAAN</w:t>
        </w:r>
        <w:r>
          <w:rPr>
            <w:noProof/>
            <w:webHidden/>
          </w:rPr>
          <w:tab/>
        </w:r>
        <w:r>
          <w:rPr>
            <w:noProof/>
            <w:webHidden/>
          </w:rPr>
          <w:fldChar w:fldCharType="begin"/>
        </w:r>
        <w:r>
          <w:rPr>
            <w:noProof/>
            <w:webHidden/>
          </w:rPr>
          <w:instrText xml:space="preserve"> PAGEREF _Toc513622962 \h </w:instrText>
        </w:r>
        <w:r>
          <w:rPr>
            <w:noProof/>
            <w:webHidden/>
          </w:rPr>
        </w:r>
        <w:r>
          <w:rPr>
            <w:noProof/>
            <w:webHidden/>
          </w:rPr>
          <w:fldChar w:fldCharType="separate"/>
        </w:r>
        <w:r w:rsidR="00B6569C">
          <w:rPr>
            <w:noProof/>
            <w:webHidden/>
          </w:rPr>
          <w:t>v</w:t>
        </w:r>
        <w:r>
          <w:rPr>
            <w:noProof/>
            <w:webHidden/>
          </w:rPr>
          <w:fldChar w:fldCharType="end"/>
        </w:r>
      </w:hyperlink>
    </w:p>
    <w:p w14:paraId="57A435DF" w14:textId="48F53CF1" w:rsidR="00CF7297" w:rsidRDefault="00CF7297">
      <w:pPr>
        <w:pStyle w:val="TOC1"/>
        <w:tabs>
          <w:tab w:val="right" w:leader="dot" w:pos="6114"/>
        </w:tabs>
        <w:rPr>
          <w:rFonts w:asciiTheme="minorHAnsi" w:eastAsiaTheme="minorEastAsia" w:hAnsiTheme="minorHAnsi"/>
          <w:noProof/>
        </w:rPr>
      </w:pPr>
      <w:hyperlink w:anchor="_Toc513622963" w:history="1">
        <w:r w:rsidRPr="00BC7A8B">
          <w:rPr>
            <w:rStyle w:val="Hyperlink"/>
            <w:noProof/>
          </w:rPr>
          <w:t>ABSTRAK</w:t>
        </w:r>
        <w:r>
          <w:rPr>
            <w:noProof/>
            <w:webHidden/>
          </w:rPr>
          <w:tab/>
        </w:r>
        <w:r>
          <w:rPr>
            <w:noProof/>
            <w:webHidden/>
          </w:rPr>
          <w:fldChar w:fldCharType="begin"/>
        </w:r>
        <w:r>
          <w:rPr>
            <w:noProof/>
            <w:webHidden/>
          </w:rPr>
          <w:instrText xml:space="preserve"> PAGEREF _Toc513622963 \h </w:instrText>
        </w:r>
        <w:r>
          <w:rPr>
            <w:noProof/>
            <w:webHidden/>
          </w:rPr>
        </w:r>
        <w:r>
          <w:rPr>
            <w:noProof/>
            <w:webHidden/>
          </w:rPr>
          <w:fldChar w:fldCharType="separate"/>
        </w:r>
        <w:r w:rsidR="00B6569C">
          <w:rPr>
            <w:noProof/>
            <w:webHidden/>
          </w:rPr>
          <w:t>vii</w:t>
        </w:r>
        <w:r>
          <w:rPr>
            <w:noProof/>
            <w:webHidden/>
          </w:rPr>
          <w:fldChar w:fldCharType="end"/>
        </w:r>
      </w:hyperlink>
    </w:p>
    <w:p w14:paraId="51B397AF" w14:textId="5D13C638" w:rsidR="00CF7297" w:rsidRDefault="00CF7297">
      <w:pPr>
        <w:pStyle w:val="TOC1"/>
        <w:tabs>
          <w:tab w:val="right" w:leader="dot" w:pos="6114"/>
        </w:tabs>
        <w:rPr>
          <w:rFonts w:asciiTheme="minorHAnsi" w:eastAsiaTheme="minorEastAsia" w:hAnsiTheme="minorHAnsi"/>
          <w:noProof/>
        </w:rPr>
      </w:pPr>
      <w:hyperlink w:anchor="_Toc513622964" w:history="1">
        <w:r w:rsidRPr="00BC7A8B">
          <w:rPr>
            <w:rStyle w:val="Hyperlink"/>
            <w:noProof/>
          </w:rPr>
          <w:t>ABSTRACT</w:t>
        </w:r>
        <w:r>
          <w:rPr>
            <w:noProof/>
            <w:webHidden/>
          </w:rPr>
          <w:tab/>
        </w:r>
        <w:r>
          <w:rPr>
            <w:noProof/>
            <w:webHidden/>
          </w:rPr>
          <w:fldChar w:fldCharType="begin"/>
        </w:r>
        <w:r>
          <w:rPr>
            <w:noProof/>
            <w:webHidden/>
          </w:rPr>
          <w:instrText xml:space="preserve"> PAGEREF _Toc513622964 \h </w:instrText>
        </w:r>
        <w:r>
          <w:rPr>
            <w:noProof/>
            <w:webHidden/>
          </w:rPr>
        </w:r>
        <w:r>
          <w:rPr>
            <w:noProof/>
            <w:webHidden/>
          </w:rPr>
          <w:fldChar w:fldCharType="separate"/>
        </w:r>
        <w:r w:rsidR="00B6569C">
          <w:rPr>
            <w:noProof/>
            <w:webHidden/>
          </w:rPr>
          <w:t>ix</w:t>
        </w:r>
        <w:r>
          <w:rPr>
            <w:noProof/>
            <w:webHidden/>
          </w:rPr>
          <w:fldChar w:fldCharType="end"/>
        </w:r>
      </w:hyperlink>
    </w:p>
    <w:p w14:paraId="71CEEF16" w14:textId="0320D3D2" w:rsidR="00CF7297" w:rsidRDefault="00CF7297">
      <w:pPr>
        <w:pStyle w:val="TOC1"/>
        <w:tabs>
          <w:tab w:val="right" w:leader="dot" w:pos="6114"/>
        </w:tabs>
        <w:rPr>
          <w:rFonts w:asciiTheme="minorHAnsi" w:eastAsiaTheme="minorEastAsia" w:hAnsiTheme="minorHAnsi"/>
          <w:noProof/>
        </w:rPr>
      </w:pPr>
      <w:hyperlink w:anchor="_Toc513622965" w:history="1">
        <w:r w:rsidRPr="00BC7A8B">
          <w:rPr>
            <w:rStyle w:val="Hyperlink"/>
            <w:noProof/>
          </w:rPr>
          <w:t>KATA PENGANTAR</w:t>
        </w:r>
        <w:r>
          <w:rPr>
            <w:noProof/>
            <w:webHidden/>
          </w:rPr>
          <w:tab/>
        </w:r>
        <w:r>
          <w:rPr>
            <w:noProof/>
            <w:webHidden/>
          </w:rPr>
          <w:fldChar w:fldCharType="begin"/>
        </w:r>
        <w:r>
          <w:rPr>
            <w:noProof/>
            <w:webHidden/>
          </w:rPr>
          <w:instrText xml:space="preserve"> PAGEREF _Toc513622965 \h </w:instrText>
        </w:r>
        <w:r>
          <w:rPr>
            <w:noProof/>
            <w:webHidden/>
          </w:rPr>
        </w:r>
        <w:r>
          <w:rPr>
            <w:noProof/>
            <w:webHidden/>
          </w:rPr>
          <w:fldChar w:fldCharType="separate"/>
        </w:r>
        <w:r w:rsidR="00B6569C">
          <w:rPr>
            <w:noProof/>
            <w:webHidden/>
          </w:rPr>
          <w:t>xi</w:t>
        </w:r>
        <w:r>
          <w:rPr>
            <w:noProof/>
            <w:webHidden/>
          </w:rPr>
          <w:fldChar w:fldCharType="end"/>
        </w:r>
      </w:hyperlink>
    </w:p>
    <w:p w14:paraId="2AB70904" w14:textId="238C78C1" w:rsidR="00CF7297" w:rsidRDefault="00CF7297">
      <w:pPr>
        <w:pStyle w:val="TOC1"/>
        <w:tabs>
          <w:tab w:val="right" w:leader="dot" w:pos="6114"/>
        </w:tabs>
        <w:rPr>
          <w:rFonts w:asciiTheme="minorHAnsi" w:eastAsiaTheme="minorEastAsia" w:hAnsiTheme="minorHAnsi"/>
          <w:noProof/>
        </w:rPr>
      </w:pPr>
      <w:hyperlink w:anchor="_Toc513622966" w:history="1">
        <w:r w:rsidRPr="00BC7A8B">
          <w:rPr>
            <w:rStyle w:val="Hyperlink"/>
            <w:noProof/>
          </w:rPr>
          <w:t>DAFTAR ISI</w:t>
        </w:r>
        <w:r>
          <w:rPr>
            <w:noProof/>
            <w:webHidden/>
          </w:rPr>
          <w:tab/>
        </w:r>
        <w:r>
          <w:rPr>
            <w:noProof/>
            <w:webHidden/>
          </w:rPr>
          <w:fldChar w:fldCharType="begin"/>
        </w:r>
        <w:r>
          <w:rPr>
            <w:noProof/>
            <w:webHidden/>
          </w:rPr>
          <w:instrText xml:space="preserve"> PAGEREF _Toc513622966 \h </w:instrText>
        </w:r>
        <w:r>
          <w:rPr>
            <w:noProof/>
            <w:webHidden/>
          </w:rPr>
        </w:r>
        <w:r>
          <w:rPr>
            <w:noProof/>
            <w:webHidden/>
          </w:rPr>
          <w:fldChar w:fldCharType="separate"/>
        </w:r>
        <w:r w:rsidR="00B6569C">
          <w:rPr>
            <w:noProof/>
            <w:webHidden/>
          </w:rPr>
          <w:t>xiii</w:t>
        </w:r>
        <w:r>
          <w:rPr>
            <w:noProof/>
            <w:webHidden/>
          </w:rPr>
          <w:fldChar w:fldCharType="end"/>
        </w:r>
      </w:hyperlink>
    </w:p>
    <w:p w14:paraId="4AE1B931" w14:textId="4F0E92E3" w:rsidR="00CF7297" w:rsidRDefault="00CF7297">
      <w:pPr>
        <w:pStyle w:val="TOC1"/>
        <w:tabs>
          <w:tab w:val="right" w:leader="dot" w:pos="6114"/>
        </w:tabs>
        <w:rPr>
          <w:rFonts w:asciiTheme="minorHAnsi" w:eastAsiaTheme="minorEastAsia" w:hAnsiTheme="minorHAnsi"/>
          <w:noProof/>
        </w:rPr>
      </w:pPr>
      <w:hyperlink w:anchor="_Toc513622967" w:history="1">
        <w:r w:rsidRPr="00BC7A8B">
          <w:rPr>
            <w:rStyle w:val="Hyperlink"/>
            <w:noProof/>
          </w:rPr>
          <w:t>DAFTAR GAMBAR</w:t>
        </w:r>
        <w:r>
          <w:rPr>
            <w:noProof/>
            <w:webHidden/>
          </w:rPr>
          <w:tab/>
        </w:r>
        <w:r>
          <w:rPr>
            <w:noProof/>
            <w:webHidden/>
          </w:rPr>
          <w:fldChar w:fldCharType="begin"/>
        </w:r>
        <w:r>
          <w:rPr>
            <w:noProof/>
            <w:webHidden/>
          </w:rPr>
          <w:instrText xml:space="preserve"> PAGEREF _Toc513622967 \h </w:instrText>
        </w:r>
        <w:r>
          <w:rPr>
            <w:noProof/>
            <w:webHidden/>
          </w:rPr>
        </w:r>
        <w:r>
          <w:rPr>
            <w:noProof/>
            <w:webHidden/>
          </w:rPr>
          <w:fldChar w:fldCharType="separate"/>
        </w:r>
        <w:r w:rsidR="00B6569C">
          <w:rPr>
            <w:noProof/>
            <w:webHidden/>
          </w:rPr>
          <w:t>xv</w:t>
        </w:r>
        <w:r>
          <w:rPr>
            <w:noProof/>
            <w:webHidden/>
          </w:rPr>
          <w:fldChar w:fldCharType="end"/>
        </w:r>
      </w:hyperlink>
    </w:p>
    <w:p w14:paraId="508A655E" w14:textId="317ED352" w:rsidR="00CF7297" w:rsidRDefault="00CF7297">
      <w:pPr>
        <w:pStyle w:val="TOC1"/>
        <w:tabs>
          <w:tab w:val="right" w:leader="dot" w:pos="6114"/>
        </w:tabs>
        <w:rPr>
          <w:rFonts w:asciiTheme="minorHAnsi" w:eastAsiaTheme="minorEastAsia" w:hAnsiTheme="minorHAnsi"/>
          <w:noProof/>
        </w:rPr>
      </w:pPr>
      <w:hyperlink w:anchor="_Toc513622968" w:history="1">
        <w:r w:rsidRPr="00BC7A8B">
          <w:rPr>
            <w:rStyle w:val="Hyperlink"/>
            <w:noProof/>
          </w:rPr>
          <w:t>DAFTAR TABEL</w:t>
        </w:r>
        <w:r>
          <w:rPr>
            <w:noProof/>
            <w:webHidden/>
          </w:rPr>
          <w:tab/>
        </w:r>
        <w:r>
          <w:rPr>
            <w:noProof/>
            <w:webHidden/>
          </w:rPr>
          <w:fldChar w:fldCharType="begin"/>
        </w:r>
        <w:r>
          <w:rPr>
            <w:noProof/>
            <w:webHidden/>
          </w:rPr>
          <w:instrText xml:space="preserve"> PAGEREF _Toc513622968 \h </w:instrText>
        </w:r>
        <w:r>
          <w:rPr>
            <w:noProof/>
            <w:webHidden/>
          </w:rPr>
        </w:r>
        <w:r>
          <w:rPr>
            <w:noProof/>
            <w:webHidden/>
          </w:rPr>
          <w:fldChar w:fldCharType="separate"/>
        </w:r>
        <w:r w:rsidR="00B6569C">
          <w:rPr>
            <w:noProof/>
            <w:webHidden/>
          </w:rPr>
          <w:t>xvi</w:t>
        </w:r>
        <w:r>
          <w:rPr>
            <w:noProof/>
            <w:webHidden/>
          </w:rPr>
          <w:fldChar w:fldCharType="end"/>
        </w:r>
      </w:hyperlink>
    </w:p>
    <w:p w14:paraId="685F9572" w14:textId="1840E645" w:rsidR="00CF7297" w:rsidRDefault="00CF7297">
      <w:pPr>
        <w:pStyle w:val="TOC1"/>
        <w:tabs>
          <w:tab w:val="right" w:leader="dot" w:pos="6114"/>
        </w:tabs>
        <w:rPr>
          <w:rFonts w:asciiTheme="minorHAnsi" w:eastAsiaTheme="minorEastAsia" w:hAnsiTheme="minorHAnsi"/>
          <w:noProof/>
        </w:rPr>
      </w:pPr>
      <w:hyperlink w:anchor="_Toc513622969" w:history="1">
        <w:r w:rsidRPr="00BC7A8B">
          <w:rPr>
            <w:rStyle w:val="Hyperlink"/>
            <w:noProof/>
          </w:rPr>
          <w:t>BAB I PENDAHULUAN</w:t>
        </w:r>
        <w:r>
          <w:rPr>
            <w:noProof/>
            <w:webHidden/>
          </w:rPr>
          <w:tab/>
        </w:r>
        <w:r>
          <w:rPr>
            <w:noProof/>
            <w:webHidden/>
          </w:rPr>
          <w:fldChar w:fldCharType="begin"/>
        </w:r>
        <w:r>
          <w:rPr>
            <w:noProof/>
            <w:webHidden/>
          </w:rPr>
          <w:instrText xml:space="preserve"> PAGEREF _Toc513622969 \h </w:instrText>
        </w:r>
        <w:r>
          <w:rPr>
            <w:noProof/>
            <w:webHidden/>
          </w:rPr>
        </w:r>
        <w:r>
          <w:rPr>
            <w:noProof/>
            <w:webHidden/>
          </w:rPr>
          <w:fldChar w:fldCharType="separate"/>
        </w:r>
        <w:r w:rsidR="00B6569C">
          <w:rPr>
            <w:noProof/>
            <w:webHidden/>
          </w:rPr>
          <w:t>1</w:t>
        </w:r>
        <w:r>
          <w:rPr>
            <w:noProof/>
            <w:webHidden/>
          </w:rPr>
          <w:fldChar w:fldCharType="end"/>
        </w:r>
      </w:hyperlink>
    </w:p>
    <w:p w14:paraId="35F52F80" w14:textId="6CE71C5B" w:rsidR="00CF7297" w:rsidRDefault="00CF7297">
      <w:pPr>
        <w:pStyle w:val="TOC2"/>
        <w:tabs>
          <w:tab w:val="left" w:pos="880"/>
          <w:tab w:val="right" w:leader="dot" w:pos="6114"/>
        </w:tabs>
        <w:rPr>
          <w:rFonts w:asciiTheme="minorHAnsi" w:eastAsiaTheme="minorEastAsia" w:hAnsiTheme="minorHAnsi"/>
          <w:noProof/>
        </w:rPr>
      </w:pPr>
      <w:hyperlink w:anchor="_Toc513622970" w:history="1">
        <w:r w:rsidRPr="00BC7A8B">
          <w:rPr>
            <w:rStyle w:val="Hyperlink"/>
            <w:noProof/>
          </w:rPr>
          <w:t>1.1</w:t>
        </w:r>
        <w:r>
          <w:rPr>
            <w:rFonts w:asciiTheme="minorHAnsi" w:eastAsiaTheme="minorEastAsia" w:hAnsiTheme="minorHAnsi"/>
            <w:noProof/>
          </w:rPr>
          <w:tab/>
        </w:r>
        <w:r w:rsidRPr="00BC7A8B">
          <w:rPr>
            <w:rStyle w:val="Hyperlink"/>
            <w:noProof/>
          </w:rPr>
          <w:t>Latar Belakang</w:t>
        </w:r>
        <w:r>
          <w:rPr>
            <w:noProof/>
            <w:webHidden/>
          </w:rPr>
          <w:tab/>
        </w:r>
        <w:bookmarkStart w:id="6" w:name="_GoBack"/>
        <w:bookmarkEnd w:id="6"/>
        <w:r>
          <w:rPr>
            <w:noProof/>
            <w:webHidden/>
          </w:rPr>
          <w:fldChar w:fldCharType="begin"/>
        </w:r>
        <w:r>
          <w:rPr>
            <w:noProof/>
            <w:webHidden/>
          </w:rPr>
          <w:instrText xml:space="preserve"> PAGEREF _Toc513622970 \h </w:instrText>
        </w:r>
        <w:r>
          <w:rPr>
            <w:noProof/>
            <w:webHidden/>
          </w:rPr>
        </w:r>
        <w:r>
          <w:rPr>
            <w:noProof/>
            <w:webHidden/>
          </w:rPr>
          <w:fldChar w:fldCharType="separate"/>
        </w:r>
        <w:r w:rsidR="00B6569C">
          <w:rPr>
            <w:noProof/>
            <w:webHidden/>
          </w:rPr>
          <w:t>1</w:t>
        </w:r>
        <w:r>
          <w:rPr>
            <w:noProof/>
            <w:webHidden/>
          </w:rPr>
          <w:fldChar w:fldCharType="end"/>
        </w:r>
      </w:hyperlink>
    </w:p>
    <w:p w14:paraId="1A2C095C" w14:textId="6A20313A" w:rsidR="00CF7297" w:rsidRDefault="00CF7297">
      <w:pPr>
        <w:pStyle w:val="TOC2"/>
        <w:tabs>
          <w:tab w:val="left" w:pos="880"/>
          <w:tab w:val="right" w:leader="dot" w:pos="6114"/>
        </w:tabs>
        <w:rPr>
          <w:rFonts w:asciiTheme="minorHAnsi" w:eastAsiaTheme="minorEastAsia" w:hAnsiTheme="minorHAnsi"/>
          <w:noProof/>
        </w:rPr>
      </w:pPr>
      <w:hyperlink w:anchor="_Toc513622971" w:history="1">
        <w:r w:rsidRPr="00BC7A8B">
          <w:rPr>
            <w:rStyle w:val="Hyperlink"/>
            <w:noProof/>
          </w:rPr>
          <w:t>1.2</w:t>
        </w:r>
        <w:r>
          <w:rPr>
            <w:rFonts w:asciiTheme="minorHAnsi" w:eastAsiaTheme="minorEastAsia" w:hAnsiTheme="minorHAnsi"/>
            <w:noProof/>
          </w:rPr>
          <w:tab/>
        </w:r>
        <w:r w:rsidRPr="00BC7A8B">
          <w:rPr>
            <w:rStyle w:val="Hyperlink"/>
            <w:noProof/>
          </w:rPr>
          <w:t>Rumusan Masalah Penelitian</w:t>
        </w:r>
        <w:r>
          <w:rPr>
            <w:noProof/>
            <w:webHidden/>
          </w:rPr>
          <w:tab/>
        </w:r>
        <w:r>
          <w:rPr>
            <w:noProof/>
            <w:webHidden/>
          </w:rPr>
          <w:fldChar w:fldCharType="begin"/>
        </w:r>
        <w:r>
          <w:rPr>
            <w:noProof/>
            <w:webHidden/>
          </w:rPr>
          <w:instrText xml:space="preserve"> PAGEREF _Toc513622971 \h </w:instrText>
        </w:r>
        <w:r>
          <w:rPr>
            <w:noProof/>
            <w:webHidden/>
          </w:rPr>
        </w:r>
        <w:r>
          <w:rPr>
            <w:noProof/>
            <w:webHidden/>
          </w:rPr>
          <w:fldChar w:fldCharType="separate"/>
        </w:r>
        <w:r w:rsidR="00B6569C">
          <w:rPr>
            <w:noProof/>
            <w:webHidden/>
          </w:rPr>
          <w:t>2</w:t>
        </w:r>
        <w:r>
          <w:rPr>
            <w:noProof/>
            <w:webHidden/>
          </w:rPr>
          <w:fldChar w:fldCharType="end"/>
        </w:r>
      </w:hyperlink>
    </w:p>
    <w:p w14:paraId="266FC951" w14:textId="4E003424" w:rsidR="00CF7297" w:rsidRDefault="00CF7297">
      <w:pPr>
        <w:pStyle w:val="TOC2"/>
        <w:tabs>
          <w:tab w:val="left" w:pos="880"/>
          <w:tab w:val="right" w:leader="dot" w:pos="6114"/>
        </w:tabs>
        <w:rPr>
          <w:rFonts w:asciiTheme="minorHAnsi" w:eastAsiaTheme="minorEastAsia" w:hAnsiTheme="minorHAnsi"/>
          <w:noProof/>
        </w:rPr>
      </w:pPr>
      <w:hyperlink w:anchor="_Toc513622972" w:history="1">
        <w:r w:rsidRPr="00BC7A8B">
          <w:rPr>
            <w:rStyle w:val="Hyperlink"/>
            <w:noProof/>
          </w:rPr>
          <w:t>1.3</w:t>
        </w:r>
        <w:r>
          <w:rPr>
            <w:rFonts w:asciiTheme="minorHAnsi" w:eastAsiaTheme="minorEastAsia" w:hAnsiTheme="minorHAnsi"/>
            <w:noProof/>
          </w:rPr>
          <w:tab/>
        </w:r>
        <w:r w:rsidRPr="00BC7A8B">
          <w:rPr>
            <w:rStyle w:val="Hyperlink"/>
            <w:noProof/>
          </w:rPr>
          <w:t>Batasan Masalah</w:t>
        </w:r>
        <w:r>
          <w:rPr>
            <w:noProof/>
            <w:webHidden/>
          </w:rPr>
          <w:tab/>
        </w:r>
        <w:r>
          <w:rPr>
            <w:noProof/>
            <w:webHidden/>
          </w:rPr>
          <w:fldChar w:fldCharType="begin"/>
        </w:r>
        <w:r>
          <w:rPr>
            <w:noProof/>
            <w:webHidden/>
          </w:rPr>
          <w:instrText xml:space="preserve"> PAGEREF _Toc513622972 \h </w:instrText>
        </w:r>
        <w:r>
          <w:rPr>
            <w:noProof/>
            <w:webHidden/>
          </w:rPr>
        </w:r>
        <w:r>
          <w:rPr>
            <w:noProof/>
            <w:webHidden/>
          </w:rPr>
          <w:fldChar w:fldCharType="separate"/>
        </w:r>
        <w:r w:rsidR="00B6569C">
          <w:rPr>
            <w:noProof/>
            <w:webHidden/>
          </w:rPr>
          <w:t>2</w:t>
        </w:r>
        <w:r>
          <w:rPr>
            <w:noProof/>
            <w:webHidden/>
          </w:rPr>
          <w:fldChar w:fldCharType="end"/>
        </w:r>
      </w:hyperlink>
    </w:p>
    <w:p w14:paraId="298AF96D" w14:textId="5543F20B" w:rsidR="00CF7297" w:rsidRDefault="00CF7297">
      <w:pPr>
        <w:pStyle w:val="TOC2"/>
        <w:tabs>
          <w:tab w:val="left" w:pos="880"/>
          <w:tab w:val="right" w:leader="dot" w:pos="6114"/>
        </w:tabs>
        <w:rPr>
          <w:rFonts w:asciiTheme="minorHAnsi" w:eastAsiaTheme="minorEastAsia" w:hAnsiTheme="minorHAnsi"/>
          <w:noProof/>
        </w:rPr>
      </w:pPr>
      <w:hyperlink w:anchor="_Toc513622973" w:history="1">
        <w:r w:rsidRPr="00BC7A8B">
          <w:rPr>
            <w:rStyle w:val="Hyperlink"/>
            <w:noProof/>
          </w:rPr>
          <w:t>1.4</w:t>
        </w:r>
        <w:r>
          <w:rPr>
            <w:rFonts w:asciiTheme="minorHAnsi" w:eastAsiaTheme="minorEastAsia" w:hAnsiTheme="minorHAnsi"/>
            <w:noProof/>
          </w:rPr>
          <w:tab/>
        </w:r>
        <w:r w:rsidRPr="00BC7A8B">
          <w:rPr>
            <w:rStyle w:val="Hyperlink"/>
            <w:noProof/>
          </w:rPr>
          <w:t>Tujuan Penelitian</w:t>
        </w:r>
        <w:r>
          <w:rPr>
            <w:noProof/>
            <w:webHidden/>
          </w:rPr>
          <w:tab/>
        </w:r>
        <w:r>
          <w:rPr>
            <w:noProof/>
            <w:webHidden/>
          </w:rPr>
          <w:fldChar w:fldCharType="begin"/>
        </w:r>
        <w:r>
          <w:rPr>
            <w:noProof/>
            <w:webHidden/>
          </w:rPr>
          <w:instrText xml:space="preserve"> PAGEREF _Toc513622973 \h </w:instrText>
        </w:r>
        <w:r>
          <w:rPr>
            <w:noProof/>
            <w:webHidden/>
          </w:rPr>
        </w:r>
        <w:r>
          <w:rPr>
            <w:noProof/>
            <w:webHidden/>
          </w:rPr>
          <w:fldChar w:fldCharType="separate"/>
        </w:r>
        <w:r w:rsidR="00B6569C">
          <w:rPr>
            <w:noProof/>
            <w:webHidden/>
          </w:rPr>
          <w:t>2</w:t>
        </w:r>
        <w:r>
          <w:rPr>
            <w:noProof/>
            <w:webHidden/>
          </w:rPr>
          <w:fldChar w:fldCharType="end"/>
        </w:r>
      </w:hyperlink>
    </w:p>
    <w:p w14:paraId="538F8BA2" w14:textId="42E8EA69" w:rsidR="00CF7297" w:rsidRDefault="00CF7297">
      <w:pPr>
        <w:pStyle w:val="TOC2"/>
        <w:tabs>
          <w:tab w:val="left" w:pos="880"/>
          <w:tab w:val="right" w:leader="dot" w:pos="6114"/>
        </w:tabs>
        <w:rPr>
          <w:rFonts w:asciiTheme="minorHAnsi" w:eastAsiaTheme="minorEastAsia" w:hAnsiTheme="minorHAnsi"/>
          <w:noProof/>
        </w:rPr>
      </w:pPr>
      <w:hyperlink w:anchor="_Toc513622974" w:history="1">
        <w:r w:rsidRPr="00BC7A8B">
          <w:rPr>
            <w:rStyle w:val="Hyperlink"/>
            <w:noProof/>
          </w:rPr>
          <w:t>1.5</w:t>
        </w:r>
        <w:r>
          <w:rPr>
            <w:rFonts w:asciiTheme="minorHAnsi" w:eastAsiaTheme="minorEastAsia" w:hAnsiTheme="minorHAnsi"/>
            <w:noProof/>
          </w:rPr>
          <w:tab/>
        </w:r>
        <w:r w:rsidRPr="00BC7A8B">
          <w:rPr>
            <w:rStyle w:val="Hyperlink"/>
            <w:noProof/>
          </w:rPr>
          <w:t>Manfaat Penelitian</w:t>
        </w:r>
        <w:r>
          <w:rPr>
            <w:noProof/>
            <w:webHidden/>
          </w:rPr>
          <w:tab/>
        </w:r>
        <w:r>
          <w:rPr>
            <w:noProof/>
            <w:webHidden/>
          </w:rPr>
          <w:fldChar w:fldCharType="begin"/>
        </w:r>
        <w:r>
          <w:rPr>
            <w:noProof/>
            <w:webHidden/>
          </w:rPr>
          <w:instrText xml:space="preserve"> PAGEREF _Toc513622974 \h </w:instrText>
        </w:r>
        <w:r>
          <w:rPr>
            <w:noProof/>
            <w:webHidden/>
          </w:rPr>
        </w:r>
        <w:r>
          <w:rPr>
            <w:noProof/>
            <w:webHidden/>
          </w:rPr>
          <w:fldChar w:fldCharType="separate"/>
        </w:r>
        <w:r w:rsidR="00B6569C">
          <w:rPr>
            <w:noProof/>
            <w:webHidden/>
          </w:rPr>
          <w:t>2</w:t>
        </w:r>
        <w:r>
          <w:rPr>
            <w:noProof/>
            <w:webHidden/>
          </w:rPr>
          <w:fldChar w:fldCharType="end"/>
        </w:r>
      </w:hyperlink>
    </w:p>
    <w:p w14:paraId="44ECB92B" w14:textId="46B62BD2" w:rsidR="00CF7297" w:rsidRDefault="00CF7297">
      <w:pPr>
        <w:pStyle w:val="TOC1"/>
        <w:tabs>
          <w:tab w:val="right" w:leader="dot" w:pos="6114"/>
        </w:tabs>
        <w:rPr>
          <w:rFonts w:asciiTheme="minorHAnsi" w:eastAsiaTheme="minorEastAsia" w:hAnsiTheme="minorHAnsi"/>
          <w:noProof/>
        </w:rPr>
      </w:pPr>
      <w:hyperlink w:anchor="_Toc513622975" w:history="1">
        <w:r w:rsidRPr="00BC7A8B">
          <w:rPr>
            <w:rStyle w:val="Hyperlink"/>
            <w:noProof/>
          </w:rPr>
          <w:t>BAB II TINJAUAN PUSTAKA</w:t>
        </w:r>
        <w:r>
          <w:rPr>
            <w:noProof/>
            <w:webHidden/>
          </w:rPr>
          <w:tab/>
        </w:r>
        <w:r>
          <w:rPr>
            <w:noProof/>
            <w:webHidden/>
          </w:rPr>
          <w:fldChar w:fldCharType="begin"/>
        </w:r>
        <w:r>
          <w:rPr>
            <w:noProof/>
            <w:webHidden/>
          </w:rPr>
          <w:instrText xml:space="preserve"> PAGEREF _Toc513622975 \h </w:instrText>
        </w:r>
        <w:r>
          <w:rPr>
            <w:noProof/>
            <w:webHidden/>
          </w:rPr>
        </w:r>
        <w:r>
          <w:rPr>
            <w:noProof/>
            <w:webHidden/>
          </w:rPr>
          <w:fldChar w:fldCharType="separate"/>
        </w:r>
        <w:r w:rsidR="00B6569C">
          <w:rPr>
            <w:noProof/>
            <w:webHidden/>
          </w:rPr>
          <w:t>3</w:t>
        </w:r>
        <w:r>
          <w:rPr>
            <w:noProof/>
            <w:webHidden/>
          </w:rPr>
          <w:fldChar w:fldCharType="end"/>
        </w:r>
      </w:hyperlink>
    </w:p>
    <w:p w14:paraId="48886F00" w14:textId="280CBA6B" w:rsidR="00CF7297" w:rsidRDefault="00CF7297">
      <w:pPr>
        <w:pStyle w:val="TOC2"/>
        <w:tabs>
          <w:tab w:val="left" w:pos="880"/>
          <w:tab w:val="right" w:leader="dot" w:pos="6114"/>
        </w:tabs>
        <w:rPr>
          <w:rFonts w:asciiTheme="minorHAnsi" w:eastAsiaTheme="minorEastAsia" w:hAnsiTheme="minorHAnsi"/>
          <w:noProof/>
        </w:rPr>
      </w:pPr>
      <w:hyperlink w:anchor="_Toc513622976" w:history="1">
        <w:r w:rsidRPr="00BC7A8B">
          <w:rPr>
            <w:rStyle w:val="Hyperlink"/>
            <w:noProof/>
          </w:rPr>
          <w:t>2.1</w:t>
        </w:r>
        <w:r>
          <w:rPr>
            <w:rFonts w:asciiTheme="minorHAnsi" w:eastAsiaTheme="minorEastAsia" w:hAnsiTheme="minorHAnsi"/>
            <w:noProof/>
          </w:rPr>
          <w:tab/>
        </w:r>
        <w:r w:rsidRPr="00BC7A8B">
          <w:rPr>
            <w:rStyle w:val="Hyperlink"/>
            <w:noProof/>
          </w:rPr>
          <w:t>Artificial Intelegence</w:t>
        </w:r>
        <w:r>
          <w:rPr>
            <w:noProof/>
            <w:webHidden/>
          </w:rPr>
          <w:tab/>
        </w:r>
        <w:r>
          <w:rPr>
            <w:noProof/>
            <w:webHidden/>
          </w:rPr>
          <w:fldChar w:fldCharType="begin"/>
        </w:r>
        <w:r>
          <w:rPr>
            <w:noProof/>
            <w:webHidden/>
          </w:rPr>
          <w:instrText xml:space="preserve"> PAGEREF _Toc513622976 \h </w:instrText>
        </w:r>
        <w:r>
          <w:rPr>
            <w:noProof/>
            <w:webHidden/>
          </w:rPr>
        </w:r>
        <w:r>
          <w:rPr>
            <w:noProof/>
            <w:webHidden/>
          </w:rPr>
          <w:fldChar w:fldCharType="separate"/>
        </w:r>
        <w:r w:rsidR="00B6569C">
          <w:rPr>
            <w:noProof/>
            <w:webHidden/>
          </w:rPr>
          <w:t>3</w:t>
        </w:r>
        <w:r>
          <w:rPr>
            <w:noProof/>
            <w:webHidden/>
          </w:rPr>
          <w:fldChar w:fldCharType="end"/>
        </w:r>
      </w:hyperlink>
    </w:p>
    <w:p w14:paraId="35173EAC" w14:textId="58B39C1F" w:rsidR="00CF7297" w:rsidRDefault="00CF7297">
      <w:pPr>
        <w:pStyle w:val="TOC2"/>
        <w:tabs>
          <w:tab w:val="left" w:pos="880"/>
          <w:tab w:val="right" w:leader="dot" w:pos="6114"/>
        </w:tabs>
        <w:rPr>
          <w:rFonts w:asciiTheme="minorHAnsi" w:eastAsiaTheme="minorEastAsia" w:hAnsiTheme="minorHAnsi"/>
          <w:noProof/>
        </w:rPr>
      </w:pPr>
      <w:hyperlink w:anchor="_Toc513622977" w:history="1">
        <w:r w:rsidRPr="00BC7A8B">
          <w:rPr>
            <w:rStyle w:val="Hyperlink"/>
            <w:noProof/>
          </w:rPr>
          <w:t>2.2</w:t>
        </w:r>
        <w:r>
          <w:rPr>
            <w:rFonts w:asciiTheme="minorHAnsi" w:eastAsiaTheme="minorEastAsia" w:hAnsiTheme="minorHAnsi"/>
            <w:noProof/>
          </w:rPr>
          <w:tab/>
        </w:r>
        <w:r w:rsidRPr="00BC7A8B">
          <w:rPr>
            <w:rStyle w:val="Hyperlink"/>
            <w:noProof/>
          </w:rPr>
          <w:t>Machine Learning</w:t>
        </w:r>
        <w:r>
          <w:rPr>
            <w:noProof/>
            <w:webHidden/>
          </w:rPr>
          <w:tab/>
        </w:r>
        <w:r>
          <w:rPr>
            <w:noProof/>
            <w:webHidden/>
          </w:rPr>
          <w:fldChar w:fldCharType="begin"/>
        </w:r>
        <w:r>
          <w:rPr>
            <w:noProof/>
            <w:webHidden/>
          </w:rPr>
          <w:instrText xml:space="preserve"> PAGEREF _Toc513622977 \h </w:instrText>
        </w:r>
        <w:r>
          <w:rPr>
            <w:noProof/>
            <w:webHidden/>
          </w:rPr>
        </w:r>
        <w:r>
          <w:rPr>
            <w:noProof/>
            <w:webHidden/>
          </w:rPr>
          <w:fldChar w:fldCharType="separate"/>
        </w:r>
        <w:r w:rsidR="00B6569C">
          <w:rPr>
            <w:noProof/>
            <w:webHidden/>
          </w:rPr>
          <w:t>3</w:t>
        </w:r>
        <w:r>
          <w:rPr>
            <w:noProof/>
            <w:webHidden/>
          </w:rPr>
          <w:fldChar w:fldCharType="end"/>
        </w:r>
      </w:hyperlink>
    </w:p>
    <w:p w14:paraId="57CC26FF" w14:textId="2B916077" w:rsidR="00CF7297" w:rsidRDefault="00CF7297">
      <w:pPr>
        <w:pStyle w:val="TOC2"/>
        <w:tabs>
          <w:tab w:val="left" w:pos="880"/>
          <w:tab w:val="right" w:leader="dot" w:pos="6114"/>
        </w:tabs>
        <w:rPr>
          <w:rFonts w:asciiTheme="minorHAnsi" w:eastAsiaTheme="minorEastAsia" w:hAnsiTheme="minorHAnsi"/>
          <w:noProof/>
        </w:rPr>
      </w:pPr>
      <w:hyperlink w:anchor="_Toc513622978" w:history="1">
        <w:r w:rsidRPr="00BC7A8B">
          <w:rPr>
            <w:rStyle w:val="Hyperlink"/>
            <w:noProof/>
          </w:rPr>
          <w:t>2.3</w:t>
        </w:r>
        <w:r>
          <w:rPr>
            <w:rFonts w:asciiTheme="minorHAnsi" w:eastAsiaTheme="minorEastAsia" w:hAnsiTheme="minorHAnsi"/>
            <w:noProof/>
          </w:rPr>
          <w:tab/>
        </w:r>
        <w:r w:rsidRPr="00BC7A8B">
          <w:rPr>
            <w:rStyle w:val="Hyperlink"/>
            <w:noProof/>
          </w:rPr>
          <w:t>Artificial Neural Network</w:t>
        </w:r>
        <w:r>
          <w:rPr>
            <w:noProof/>
            <w:webHidden/>
          </w:rPr>
          <w:tab/>
        </w:r>
        <w:r>
          <w:rPr>
            <w:noProof/>
            <w:webHidden/>
          </w:rPr>
          <w:fldChar w:fldCharType="begin"/>
        </w:r>
        <w:r>
          <w:rPr>
            <w:noProof/>
            <w:webHidden/>
          </w:rPr>
          <w:instrText xml:space="preserve"> PAGEREF _Toc513622978 \h </w:instrText>
        </w:r>
        <w:r>
          <w:rPr>
            <w:noProof/>
            <w:webHidden/>
          </w:rPr>
        </w:r>
        <w:r>
          <w:rPr>
            <w:noProof/>
            <w:webHidden/>
          </w:rPr>
          <w:fldChar w:fldCharType="separate"/>
        </w:r>
        <w:r w:rsidR="00B6569C">
          <w:rPr>
            <w:noProof/>
            <w:webHidden/>
          </w:rPr>
          <w:t>4</w:t>
        </w:r>
        <w:r>
          <w:rPr>
            <w:noProof/>
            <w:webHidden/>
          </w:rPr>
          <w:fldChar w:fldCharType="end"/>
        </w:r>
      </w:hyperlink>
    </w:p>
    <w:p w14:paraId="4E00EEA9" w14:textId="29D212A1" w:rsidR="00CF7297" w:rsidRDefault="00CF7297">
      <w:pPr>
        <w:pStyle w:val="TOC2"/>
        <w:tabs>
          <w:tab w:val="left" w:pos="880"/>
          <w:tab w:val="right" w:leader="dot" w:pos="6114"/>
        </w:tabs>
        <w:rPr>
          <w:rFonts w:asciiTheme="minorHAnsi" w:eastAsiaTheme="minorEastAsia" w:hAnsiTheme="minorHAnsi"/>
          <w:noProof/>
        </w:rPr>
      </w:pPr>
      <w:hyperlink w:anchor="_Toc513622979" w:history="1">
        <w:r w:rsidRPr="00BC7A8B">
          <w:rPr>
            <w:rStyle w:val="Hyperlink"/>
            <w:noProof/>
          </w:rPr>
          <w:t>2.4</w:t>
        </w:r>
        <w:r>
          <w:rPr>
            <w:rFonts w:asciiTheme="minorHAnsi" w:eastAsiaTheme="minorEastAsia" w:hAnsiTheme="minorHAnsi"/>
            <w:noProof/>
          </w:rPr>
          <w:tab/>
        </w:r>
        <w:r w:rsidRPr="00BC7A8B">
          <w:rPr>
            <w:rStyle w:val="Hyperlink"/>
            <w:noProof/>
          </w:rPr>
          <w:t>Deep Learning</w:t>
        </w:r>
        <w:r>
          <w:rPr>
            <w:noProof/>
            <w:webHidden/>
          </w:rPr>
          <w:tab/>
        </w:r>
        <w:r>
          <w:rPr>
            <w:noProof/>
            <w:webHidden/>
          </w:rPr>
          <w:fldChar w:fldCharType="begin"/>
        </w:r>
        <w:r>
          <w:rPr>
            <w:noProof/>
            <w:webHidden/>
          </w:rPr>
          <w:instrText xml:space="preserve"> PAGEREF _Toc513622979 \h </w:instrText>
        </w:r>
        <w:r>
          <w:rPr>
            <w:noProof/>
            <w:webHidden/>
          </w:rPr>
        </w:r>
        <w:r>
          <w:rPr>
            <w:noProof/>
            <w:webHidden/>
          </w:rPr>
          <w:fldChar w:fldCharType="separate"/>
        </w:r>
        <w:r w:rsidR="00B6569C">
          <w:rPr>
            <w:noProof/>
            <w:webHidden/>
          </w:rPr>
          <w:t>4</w:t>
        </w:r>
        <w:r>
          <w:rPr>
            <w:noProof/>
            <w:webHidden/>
          </w:rPr>
          <w:fldChar w:fldCharType="end"/>
        </w:r>
      </w:hyperlink>
    </w:p>
    <w:p w14:paraId="14D0A410" w14:textId="4E7FC2F8" w:rsidR="00CF7297" w:rsidRDefault="00CF7297">
      <w:pPr>
        <w:pStyle w:val="TOC2"/>
        <w:tabs>
          <w:tab w:val="left" w:pos="880"/>
          <w:tab w:val="right" w:leader="dot" w:pos="6114"/>
        </w:tabs>
        <w:rPr>
          <w:rFonts w:asciiTheme="minorHAnsi" w:eastAsiaTheme="minorEastAsia" w:hAnsiTheme="minorHAnsi"/>
          <w:noProof/>
        </w:rPr>
      </w:pPr>
      <w:hyperlink w:anchor="_Toc513622980" w:history="1">
        <w:r w:rsidRPr="00BC7A8B">
          <w:rPr>
            <w:rStyle w:val="Hyperlink"/>
            <w:noProof/>
          </w:rPr>
          <w:t>2.5</w:t>
        </w:r>
        <w:r>
          <w:rPr>
            <w:rFonts w:asciiTheme="minorHAnsi" w:eastAsiaTheme="minorEastAsia" w:hAnsiTheme="minorHAnsi"/>
            <w:noProof/>
          </w:rPr>
          <w:tab/>
        </w:r>
        <w:r w:rsidRPr="00BC7A8B">
          <w:rPr>
            <w:rStyle w:val="Hyperlink"/>
            <w:noProof/>
          </w:rPr>
          <w:t>Python</w:t>
        </w:r>
        <w:r>
          <w:rPr>
            <w:noProof/>
            <w:webHidden/>
          </w:rPr>
          <w:tab/>
        </w:r>
        <w:r>
          <w:rPr>
            <w:noProof/>
            <w:webHidden/>
          </w:rPr>
          <w:fldChar w:fldCharType="begin"/>
        </w:r>
        <w:r>
          <w:rPr>
            <w:noProof/>
            <w:webHidden/>
          </w:rPr>
          <w:instrText xml:space="preserve"> PAGEREF _Toc513622980 \h </w:instrText>
        </w:r>
        <w:r>
          <w:rPr>
            <w:noProof/>
            <w:webHidden/>
          </w:rPr>
        </w:r>
        <w:r>
          <w:rPr>
            <w:noProof/>
            <w:webHidden/>
          </w:rPr>
          <w:fldChar w:fldCharType="separate"/>
        </w:r>
        <w:r w:rsidR="00B6569C">
          <w:rPr>
            <w:noProof/>
            <w:webHidden/>
          </w:rPr>
          <w:t>5</w:t>
        </w:r>
        <w:r>
          <w:rPr>
            <w:noProof/>
            <w:webHidden/>
          </w:rPr>
          <w:fldChar w:fldCharType="end"/>
        </w:r>
      </w:hyperlink>
    </w:p>
    <w:p w14:paraId="2332A50C" w14:textId="1A8814CF" w:rsidR="00CF7297" w:rsidRDefault="00CF7297">
      <w:pPr>
        <w:pStyle w:val="TOC2"/>
        <w:tabs>
          <w:tab w:val="left" w:pos="880"/>
          <w:tab w:val="right" w:leader="dot" w:pos="6114"/>
        </w:tabs>
        <w:rPr>
          <w:rFonts w:asciiTheme="minorHAnsi" w:eastAsiaTheme="minorEastAsia" w:hAnsiTheme="minorHAnsi"/>
          <w:noProof/>
        </w:rPr>
      </w:pPr>
      <w:hyperlink w:anchor="_Toc513622981" w:history="1">
        <w:r w:rsidRPr="00BC7A8B">
          <w:rPr>
            <w:rStyle w:val="Hyperlink"/>
            <w:noProof/>
          </w:rPr>
          <w:t>2.6</w:t>
        </w:r>
        <w:r>
          <w:rPr>
            <w:rFonts w:asciiTheme="minorHAnsi" w:eastAsiaTheme="minorEastAsia" w:hAnsiTheme="minorHAnsi"/>
            <w:noProof/>
          </w:rPr>
          <w:tab/>
        </w:r>
        <w:r w:rsidRPr="00BC7A8B">
          <w:rPr>
            <w:rStyle w:val="Hyperlink"/>
            <w:noProof/>
          </w:rPr>
          <w:t>Keras</w:t>
        </w:r>
        <w:r>
          <w:rPr>
            <w:noProof/>
            <w:webHidden/>
          </w:rPr>
          <w:tab/>
        </w:r>
        <w:r>
          <w:rPr>
            <w:noProof/>
            <w:webHidden/>
          </w:rPr>
          <w:fldChar w:fldCharType="begin"/>
        </w:r>
        <w:r>
          <w:rPr>
            <w:noProof/>
            <w:webHidden/>
          </w:rPr>
          <w:instrText xml:space="preserve"> PAGEREF _Toc513622981 \h </w:instrText>
        </w:r>
        <w:r>
          <w:rPr>
            <w:noProof/>
            <w:webHidden/>
          </w:rPr>
        </w:r>
        <w:r>
          <w:rPr>
            <w:noProof/>
            <w:webHidden/>
          </w:rPr>
          <w:fldChar w:fldCharType="separate"/>
        </w:r>
        <w:r w:rsidR="00B6569C">
          <w:rPr>
            <w:noProof/>
            <w:webHidden/>
          </w:rPr>
          <w:t>5</w:t>
        </w:r>
        <w:r>
          <w:rPr>
            <w:noProof/>
            <w:webHidden/>
          </w:rPr>
          <w:fldChar w:fldCharType="end"/>
        </w:r>
      </w:hyperlink>
    </w:p>
    <w:p w14:paraId="68F28FC7" w14:textId="331BDAAC" w:rsidR="00CF7297" w:rsidRDefault="00CF7297">
      <w:pPr>
        <w:pStyle w:val="TOC2"/>
        <w:tabs>
          <w:tab w:val="left" w:pos="880"/>
          <w:tab w:val="right" w:leader="dot" w:pos="6114"/>
        </w:tabs>
        <w:rPr>
          <w:rFonts w:asciiTheme="minorHAnsi" w:eastAsiaTheme="minorEastAsia" w:hAnsiTheme="minorHAnsi"/>
          <w:noProof/>
        </w:rPr>
      </w:pPr>
      <w:hyperlink w:anchor="_Toc513622982" w:history="1">
        <w:r w:rsidRPr="00BC7A8B">
          <w:rPr>
            <w:rStyle w:val="Hyperlink"/>
            <w:noProof/>
          </w:rPr>
          <w:t>2.7</w:t>
        </w:r>
        <w:r>
          <w:rPr>
            <w:rFonts w:asciiTheme="minorHAnsi" w:eastAsiaTheme="minorEastAsia" w:hAnsiTheme="minorHAnsi"/>
            <w:noProof/>
          </w:rPr>
          <w:tab/>
        </w:r>
        <w:r w:rsidRPr="00BC7A8B">
          <w:rPr>
            <w:rStyle w:val="Hyperlink"/>
            <w:noProof/>
          </w:rPr>
          <w:t>TensorFlow</w:t>
        </w:r>
        <w:r>
          <w:rPr>
            <w:noProof/>
            <w:webHidden/>
          </w:rPr>
          <w:tab/>
        </w:r>
        <w:r>
          <w:rPr>
            <w:noProof/>
            <w:webHidden/>
          </w:rPr>
          <w:fldChar w:fldCharType="begin"/>
        </w:r>
        <w:r>
          <w:rPr>
            <w:noProof/>
            <w:webHidden/>
          </w:rPr>
          <w:instrText xml:space="preserve"> PAGEREF _Toc513622982 \h </w:instrText>
        </w:r>
        <w:r>
          <w:rPr>
            <w:noProof/>
            <w:webHidden/>
          </w:rPr>
        </w:r>
        <w:r>
          <w:rPr>
            <w:noProof/>
            <w:webHidden/>
          </w:rPr>
          <w:fldChar w:fldCharType="separate"/>
        </w:r>
        <w:r w:rsidR="00B6569C">
          <w:rPr>
            <w:noProof/>
            <w:webHidden/>
          </w:rPr>
          <w:t>5</w:t>
        </w:r>
        <w:r>
          <w:rPr>
            <w:noProof/>
            <w:webHidden/>
          </w:rPr>
          <w:fldChar w:fldCharType="end"/>
        </w:r>
      </w:hyperlink>
    </w:p>
    <w:p w14:paraId="3C82BE01" w14:textId="06563E02" w:rsidR="00CF7297" w:rsidRDefault="00CF7297">
      <w:pPr>
        <w:pStyle w:val="TOC2"/>
        <w:tabs>
          <w:tab w:val="left" w:pos="880"/>
          <w:tab w:val="right" w:leader="dot" w:pos="6114"/>
        </w:tabs>
        <w:rPr>
          <w:rFonts w:asciiTheme="minorHAnsi" w:eastAsiaTheme="minorEastAsia" w:hAnsiTheme="minorHAnsi"/>
          <w:noProof/>
        </w:rPr>
      </w:pPr>
      <w:hyperlink w:anchor="_Toc513622983" w:history="1">
        <w:r w:rsidRPr="00BC7A8B">
          <w:rPr>
            <w:rStyle w:val="Hyperlink"/>
            <w:noProof/>
          </w:rPr>
          <w:t>2.8</w:t>
        </w:r>
        <w:r>
          <w:rPr>
            <w:rFonts w:asciiTheme="minorHAnsi" w:eastAsiaTheme="minorEastAsia" w:hAnsiTheme="minorHAnsi"/>
            <w:noProof/>
          </w:rPr>
          <w:tab/>
        </w:r>
        <w:r w:rsidRPr="00BC7A8B">
          <w:rPr>
            <w:rStyle w:val="Hyperlink"/>
            <w:noProof/>
          </w:rPr>
          <w:t>CPU</w:t>
        </w:r>
        <w:r>
          <w:rPr>
            <w:noProof/>
            <w:webHidden/>
          </w:rPr>
          <w:tab/>
        </w:r>
        <w:r>
          <w:rPr>
            <w:noProof/>
            <w:webHidden/>
          </w:rPr>
          <w:fldChar w:fldCharType="begin"/>
        </w:r>
        <w:r>
          <w:rPr>
            <w:noProof/>
            <w:webHidden/>
          </w:rPr>
          <w:instrText xml:space="preserve"> PAGEREF _Toc513622983 \h </w:instrText>
        </w:r>
        <w:r>
          <w:rPr>
            <w:noProof/>
            <w:webHidden/>
          </w:rPr>
        </w:r>
        <w:r>
          <w:rPr>
            <w:noProof/>
            <w:webHidden/>
          </w:rPr>
          <w:fldChar w:fldCharType="separate"/>
        </w:r>
        <w:r w:rsidR="00B6569C">
          <w:rPr>
            <w:noProof/>
            <w:webHidden/>
          </w:rPr>
          <w:t>6</w:t>
        </w:r>
        <w:r>
          <w:rPr>
            <w:noProof/>
            <w:webHidden/>
          </w:rPr>
          <w:fldChar w:fldCharType="end"/>
        </w:r>
      </w:hyperlink>
    </w:p>
    <w:p w14:paraId="7EBFF7BD" w14:textId="4261A08C" w:rsidR="00CF7297" w:rsidRDefault="00CF7297">
      <w:pPr>
        <w:pStyle w:val="TOC2"/>
        <w:tabs>
          <w:tab w:val="left" w:pos="880"/>
          <w:tab w:val="right" w:leader="dot" w:pos="6114"/>
        </w:tabs>
        <w:rPr>
          <w:rFonts w:asciiTheme="minorHAnsi" w:eastAsiaTheme="minorEastAsia" w:hAnsiTheme="minorHAnsi"/>
          <w:noProof/>
        </w:rPr>
      </w:pPr>
      <w:hyperlink w:anchor="_Toc513622984" w:history="1">
        <w:r w:rsidRPr="00BC7A8B">
          <w:rPr>
            <w:rStyle w:val="Hyperlink"/>
            <w:noProof/>
          </w:rPr>
          <w:t>2.9</w:t>
        </w:r>
        <w:r>
          <w:rPr>
            <w:rFonts w:asciiTheme="minorHAnsi" w:eastAsiaTheme="minorEastAsia" w:hAnsiTheme="minorHAnsi"/>
            <w:noProof/>
          </w:rPr>
          <w:tab/>
        </w:r>
        <w:r w:rsidRPr="00BC7A8B">
          <w:rPr>
            <w:rStyle w:val="Hyperlink"/>
            <w:noProof/>
          </w:rPr>
          <w:t>GPU</w:t>
        </w:r>
        <w:r>
          <w:rPr>
            <w:noProof/>
            <w:webHidden/>
          </w:rPr>
          <w:tab/>
        </w:r>
        <w:r>
          <w:rPr>
            <w:noProof/>
            <w:webHidden/>
          </w:rPr>
          <w:fldChar w:fldCharType="begin"/>
        </w:r>
        <w:r>
          <w:rPr>
            <w:noProof/>
            <w:webHidden/>
          </w:rPr>
          <w:instrText xml:space="preserve"> PAGEREF _Toc513622984 \h </w:instrText>
        </w:r>
        <w:r>
          <w:rPr>
            <w:noProof/>
            <w:webHidden/>
          </w:rPr>
        </w:r>
        <w:r>
          <w:rPr>
            <w:noProof/>
            <w:webHidden/>
          </w:rPr>
          <w:fldChar w:fldCharType="separate"/>
        </w:r>
        <w:r w:rsidR="00B6569C">
          <w:rPr>
            <w:noProof/>
            <w:webHidden/>
          </w:rPr>
          <w:t>7</w:t>
        </w:r>
        <w:r>
          <w:rPr>
            <w:noProof/>
            <w:webHidden/>
          </w:rPr>
          <w:fldChar w:fldCharType="end"/>
        </w:r>
      </w:hyperlink>
    </w:p>
    <w:p w14:paraId="25900386" w14:textId="0F203826" w:rsidR="00CF7297" w:rsidRDefault="00CF7297">
      <w:pPr>
        <w:pStyle w:val="TOC2"/>
        <w:tabs>
          <w:tab w:val="left" w:pos="880"/>
          <w:tab w:val="right" w:leader="dot" w:pos="6114"/>
        </w:tabs>
        <w:rPr>
          <w:rFonts w:asciiTheme="minorHAnsi" w:eastAsiaTheme="minorEastAsia" w:hAnsiTheme="minorHAnsi"/>
          <w:noProof/>
        </w:rPr>
      </w:pPr>
      <w:hyperlink w:anchor="_Toc513622985" w:history="1">
        <w:r w:rsidRPr="00BC7A8B">
          <w:rPr>
            <w:rStyle w:val="Hyperlink"/>
            <w:noProof/>
          </w:rPr>
          <w:t>2.10</w:t>
        </w:r>
        <w:r>
          <w:rPr>
            <w:rFonts w:asciiTheme="minorHAnsi" w:eastAsiaTheme="minorEastAsia" w:hAnsiTheme="minorHAnsi"/>
            <w:noProof/>
          </w:rPr>
          <w:tab/>
        </w:r>
        <w:r w:rsidRPr="00BC7A8B">
          <w:rPr>
            <w:rStyle w:val="Hyperlink"/>
            <w:noProof/>
          </w:rPr>
          <w:t>Mean Squared Error</w:t>
        </w:r>
        <w:r>
          <w:rPr>
            <w:noProof/>
            <w:webHidden/>
          </w:rPr>
          <w:tab/>
        </w:r>
        <w:r>
          <w:rPr>
            <w:noProof/>
            <w:webHidden/>
          </w:rPr>
          <w:fldChar w:fldCharType="begin"/>
        </w:r>
        <w:r>
          <w:rPr>
            <w:noProof/>
            <w:webHidden/>
          </w:rPr>
          <w:instrText xml:space="preserve"> PAGEREF _Toc513622985 \h </w:instrText>
        </w:r>
        <w:r>
          <w:rPr>
            <w:noProof/>
            <w:webHidden/>
          </w:rPr>
        </w:r>
        <w:r>
          <w:rPr>
            <w:noProof/>
            <w:webHidden/>
          </w:rPr>
          <w:fldChar w:fldCharType="separate"/>
        </w:r>
        <w:r w:rsidR="00B6569C">
          <w:rPr>
            <w:noProof/>
            <w:webHidden/>
          </w:rPr>
          <w:t>7</w:t>
        </w:r>
        <w:r>
          <w:rPr>
            <w:noProof/>
            <w:webHidden/>
          </w:rPr>
          <w:fldChar w:fldCharType="end"/>
        </w:r>
      </w:hyperlink>
    </w:p>
    <w:p w14:paraId="20E3FAE2" w14:textId="1EC6F50D" w:rsidR="00CF7297" w:rsidRDefault="00CF7297">
      <w:pPr>
        <w:pStyle w:val="TOC1"/>
        <w:tabs>
          <w:tab w:val="right" w:leader="dot" w:pos="6114"/>
        </w:tabs>
        <w:rPr>
          <w:rFonts w:asciiTheme="minorHAnsi" w:eastAsiaTheme="minorEastAsia" w:hAnsiTheme="minorHAnsi"/>
          <w:noProof/>
        </w:rPr>
      </w:pPr>
      <w:hyperlink w:anchor="_Toc513622986" w:history="1">
        <w:r w:rsidRPr="00BC7A8B">
          <w:rPr>
            <w:rStyle w:val="Hyperlink"/>
            <w:noProof/>
          </w:rPr>
          <w:t>BAB III METODE PENELITIAN</w:t>
        </w:r>
        <w:r>
          <w:rPr>
            <w:noProof/>
            <w:webHidden/>
          </w:rPr>
          <w:tab/>
        </w:r>
        <w:r>
          <w:rPr>
            <w:noProof/>
            <w:webHidden/>
          </w:rPr>
          <w:fldChar w:fldCharType="begin"/>
        </w:r>
        <w:r>
          <w:rPr>
            <w:noProof/>
            <w:webHidden/>
          </w:rPr>
          <w:instrText xml:space="preserve"> PAGEREF _Toc513622986 \h </w:instrText>
        </w:r>
        <w:r>
          <w:rPr>
            <w:noProof/>
            <w:webHidden/>
          </w:rPr>
        </w:r>
        <w:r>
          <w:rPr>
            <w:noProof/>
            <w:webHidden/>
          </w:rPr>
          <w:fldChar w:fldCharType="separate"/>
        </w:r>
        <w:r w:rsidR="00B6569C">
          <w:rPr>
            <w:noProof/>
            <w:webHidden/>
          </w:rPr>
          <w:t>9</w:t>
        </w:r>
        <w:r>
          <w:rPr>
            <w:noProof/>
            <w:webHidden/>
          </w:rPr>
          <w:fldChar w:fldCharType="end"/>
        </w:r>
      </w:hyperlink>
    </w:p>
    <w:p w14:paraId="651C635A" w14:textId="793566BE" w:rsidR="00CF7297" w:rsidRDefault="00CF7297">
      <w:pPr>
        <w:pStyle w:val="TOC2"/>
        <w:tabs>
          <w:tab w:val="left" w:pos="880"/>
          <w:tab w:val="right" w:leader="dot" w:pos="6114"/>
        </w:tabs>
        <w:rPr>
          <w:rFonts w:asciiTheme="minorHAnsi" w:eastAsiaTheme="minorEastAsia" w:hAnsiTheme="minorHAnsi"/>
          <w:noProof/>
        </w:rPr>
      </w:pPr>
      <w:hyperlink w:anchor="_Toc513622987" w:history="1">
        <w:r w:rsidRPr="00BC7A8B">
          <w:rPr>
            <w:rStyle w:val="Hyperlink"/>
            <w:noProof/>
          </w:rPr>
          <w:t>3.1</w:t>
        </w:r>
        <w:r>
          <w:rPr>
            <w:rFonts w:asciiTheme="minorHAnsi" w:eastAsiaTheme="minorEastAsia" w:hAnsiTheme="minorHAnsi"/>
            <w:noProof/>
          </w:rPr>
          <w:tab/>
        </w:r>
        <w:r w:rsidRPr="00BC7A8B">
          <w:rPr>
            <w:rStyle w:val="Hyperlink"/>
            <w:noProof/>
          </w:rPr>
          <w:t>Lokasi dan Waktu</w:t>
        </w:r>
        <w:r>
          <w:rPr>
            <w:noProof/>
            <w:webHidden/>
          </w:rPr>
          <w:tab/>
        </w:r>
        <w:r>
          <w:rPr>
            <w:noProof/>
            <w:webHidden/>
          </w:rPr>
          <w:fldChar w:fldCharType="begin"/>
        </w:r>
        <w:r>
          <w:rPr>
            <w:noProof/>
            <w:webHidden/>
          </w:rPr>
          <w:instrText xml:space="preserve"> PAGEREF _Toc513622987 \h </w:instrText>
        </w:r>
        <w:r>
          <w:rPr>
            <w:noProof/>
            <w:webHidden/>
          </w:rPr>
        </w:r>
        <w:r>
          <w:rPr>
            <w:noProof/>
            <w:webHidden/>
          </w:rPr>
          <w:fldChar w:fldCharType="separate"/>
        </w:r>
        <w:r w:rsidR="00B6569C">
          <w:rPr>
            <w:noProof/>
            <w:webHidden/>
          </w:rPr>
          <w:t>9</w:t>
        </w:r>
        <w:r>
          <w:rPr>
            <w:noProof/>
            <w:webHidden/>
          </w:rPr>
          <w:fldChar w:fldCharType="end"/>
        </w:r>
      </w:hyperlink>
    </w:p>
    <w:p w14:paraId="0D1C56D4" w14:textId="4F15F352" w:rsidR="00CF7297" w:rsidRDefault="00CF7297">
      <w:pPr>
        <w:pStyle w:val="TOC2"/>
        <w:tabs>
          <w:tab w:val="left" w:pos="880"/>
          <w:tab w:val="right" w:leader="dot" w:pos="6114"/>
        </w:tabs>
        <w:rPr>
          <w:rFonts w:asciiTheme="minorHAnsi" w:eastAsiaTheme="minorEastAsia" w:hAnsiTheme="minorHAnsi"/>
          <w:noProof/>
        </w:rPr>
      </w:pPr>
      <w:hyperlink w:anchor="_Toc513622988" w:history="1">
        <w:r w:rsidRPr="00BC7A8B">
          <w:rPr>
            <w:rStyle w:val="Hyperlink"/>
            <w:noProof/>
          </w:rPr>
          <w:t>3.2</w:t>
        </w:r>
        <w:r>
          <w:rPr>
            <w:rFonts w:asciiTheme="minorHAnsi" w:eastAsiaTheme="minorEastAsia" w:hAnsiTheme="minorHAnsi"/>
            <w:noProof/>
          </w:rPr>
          <w:tab/>
        </w:r>
        <w:r w:rsidRPr="00BC7A8B">
          <w:rPr>
            <w:rStyle w:val="Hyperlink"/>
            <w:noProof/>
          </w:rPr>
          <w:t>Alat dan Bahan</w:t>
        </w:r>
        <w:r>
          <w:rPr>
            <w:noProof/>
            <w:webHidden/>
          </w:rPr>
          <w:tab/>
        </w:r>
        <w:r>
          <w:rPr>
            <w:noProof/>
            <w:webHidden/>
          </w:rPr>
          <w:fldChar w:fldCharType="begin"/>
        </w:r>
        <w:r>
          <w:rPr>
            <w:noProof/>
            <w:webHidden/>
          </w:rPr>
          <w:instrText xml:space="preserve"> PAGEREF _Toc513622988 \h </w:instrText>
        </w:r>
        <w:r>
          <w:rPr>
            <w:noProof/>
            <w:webHidden/>
          </w:rPr>
        </w:r>
        <w:r>
          <w:rPr>
            <w:noProof/>
            <w:webHidden/>
          </w:rPr>
          <w:fldChar w:fldCharType="separate"/>
        </w:r>
        <w:r w:rsidR="00B6569C">
          <w:rPr>
            <w:noProof/>
            <w:webHidden/>
          </w:rPr>
          <w:t>9</w:t>
        </w:r>
        <w:r>
          <w:rPr>
            <w:noProof/>
            <w:webHidden/>
          </w:rPr>
          <w:fldChar w:fldCharType="end"/>
        </w:r>
      </w:hyperlink>
    </w:p>
    <w:p w14:paraId="133BC268" w14:textId="49F5BED2" w:rsidR="00CF7297" w:rsidRDefault="00CF7297">
      <w:pPr>
        <w:pStyle w:val="TOC2"/>
        <w:tabs>
          <w:tab w:val="left" w:pos="880"/>
          <w:tab w:val="right" w:leader="dot" w:pos="6114"/>
        </w:tabs>
        <w:rPr>
          <w:rFonts w:asciiTheme="minorHAnsi" w:eastAsiaTheme="minorEastAsia" w:hAnsiTheme="minorHAnsi"/>
          <w:noProof/>
        </w:rPr>
      </w:pPr>
      <w:hyperlink w:anchor="_Toc513622989" w:history="1">
        <w:r w:rsidRPr="00BC7A8B">
          <w:rPr>
            <w:rStyle w:val="Hyperlink"/>
            <w:noProof/>
          </w:rPr>
          <w:t>3.3</w:t>
        </w:r>
        <w:r>
          <w:rPr>
            <w:rFonts w:asciiTheme="minorHAnsi" w:eastAsiaTheme="minorEastAsia" w:hAnsiTheme="minorHAnsi"/>
            <w:noProof/>
          </w:rPr>
          <w:tab/>
        </w:r>
        <w:r w:rsidRPr="00BC7A8B">
          <w:rPr>
            <w:rStyle w:val="Hyperlink"/>
            <w:noProof/>
          </w:rPr>
          <w:t>Tahapan Penelitian</w:t>
        </w:r>
        <w:r>
          <w:rPr>
            <w:noProof/>
            <w:webHidden/>
          </w:rPr>
          <w:tab/>
        </w:r>
        <w:r>
          <w:rPr>
            <w:noProof/>
            <w:webHidden/>
          </w:rPr>
          <w:fldChar w:fldCharType="begin"/>
        </w:r>
        <w:r>
          <w:rPr>
            <w:noProof/>
            <w:webHidden/>
          </w:rPr>
          <w:instrText xml:space="preserve"> PAGEREF _Toc513622989 \h </w:instrText>
        </w:r>
        <w:r>
          <w:rPr>
            <w:noProof/>
            <w:webHidden/>
          </w:rPr>
        </w:r>
        <w:r>
          <w:rPr>
            <w:noProof/>
            <w:webHidden/>
          </w:rPr>
          <w:fldChar w:fldCharType="separate"/>
        </w:r>
        <w:r w:rsidR="00B6569C">
          <w:rPr>
            <w:noProof/>
            <w:webHidden/>
          </w:rPr>
          <w:t>9</w:t>
        </w:r>
        <w:r>
          <w:rPr>
            <w:noProof/>
            <w:webHidden/>
          </w:rPr>
          <w:fldChar w:fldCharType="end"/>
        </w:r>
      </w:hyperlink>
    </w:p>
    <w:p w14:paraId="769DDCE1" w14:textId="5113CA33" w:rsidR="00CF7297" w:rsidRDefault="00CF7297">
      <w:pPr>
        <w:pStyle w:val="TOC3"/>
        <w:tabs>
          <w:tab w:val="left" w:pos="1320"/>
          <w:tab w:val="right" w:leader="dot" w:pos="6114"/>
        </w:tabs>
        <w:rPr>
          <w:rFonts w:asciiTheme="minorHAnsi" w:eastAsiaTheme="minorEastAsia" w:hAnsiTheme="minorHAnsi"/>
          <w:noProof/>
        </w:rPr>
      </w:pPr>
      <w:hyperlink w:anchor="_Toc513622990" w:history="1">
        <w:r w:rsidRPr="00BC7A8B">
          <w:rPr>
            <w:rStyle w:val="Hyperlink"/>
            <w:noProof/>
          </w:rPr>
          <w:t>3.3.1.</w:t>
        </w:r>
        <w:r>
          <w:rPr>
            <w:rFonts w:asciiTheme="minorHAnsi" w:eastAsiaTheme="minorEastAsia" w:hAnsiTheme="minorHAnsi"/>
            <w:noProof/>
          </w:rPr>
          <w:tab/>
        </w:r>
        <w:r w:rsidRPr="00BC7A8B">
          <w:rPr>
            <w:rStyle w:val="Hyperlink"/>
            <w:noProof/>
          </w:rPr>
          <w:t>Install Software</w:t>
        </w:r>
        <w:r>
          <w:rPr>
            <w:noProof/>
            <w:webHidden/>
          </w:rPr>
          <w:tab/>
        </w:r>
        <w:r>
          <w:rPr>
            <w:noProof/>
            <w:webHidden/>
          </w:rPr>
          <w:fldChar w:fldCharType="begin"/>
        </w:r>
        <w:r>
          <w:rPr>
            <w:noProof/>
            <w:webHidden/>
          </w:rPr>
          <w:instrText xml:space="preserve"> PAGEREF _Toc513622990 \h </w:instrText>
        </w:r>
        <w:r>
          <w:rPr>
            <w:noProof/>
            <w:webHidden/>
          </w:rPr>
        </w:r>
        <w:r>
          <w:rPr>
            <w:noProof/>
            <w:webHidden/>
          </w:rPr>
          <w:fldChar w:fldCharType="separate"/>
        </w:r>
        <w:r w:rsidR="00B6569C">
          <w:rPr>
            <w:noProof/>
            <w:webHidden/>
          </w:rPr>
          <w:t>10</w:t>
        </w:r>
        <w:r>
          <w:rPr>
            <w:noProof/>
            <w:webHidden/>
          </w:rPr>
          <w:fldChar w:fldCharType="end"/>
        </w:r>
      </w:hyperlink>
    </w:p>
    <w:p w14:paraId="212FA06C" w14:textId="79BAE77C" w:rsidR="00CF7297" w:rsidRDefault="00CF7297">
      <w:pPr>
        <w:pStyle w:val="TOC3"/>
        <w:tabs>
          <w:tab w:val="left" w:pos="1320"/>
          <w:tab w:val="right" w:leader="dot" w:pos="6114"/>
        </w:tabs>
        <w:rPr>
          <w:rFonts w:asciiTheme="minorHAnsi" w:eastAsiaTheme="minorEastAsia" w:hAnsiTheme="minorHAnsi"/>
          <w:noProof/>
        </w:rPr>
      </w:pPr>
      <w:hyperlink w:anchor="_Toc513622991" w:history="1">
        <w:r w:rsidRPr="00BC7A8B">
          <w:rPr>
            <w:rStyle w:val="Hyperlink"/>
            <w:noProof/>
          </w:rPr>
          <w:t>3.3.2.</w:t>
        </w:r>
        <w:r>
          <w:rPr>
            <w:rFonts w:asciiTheme="minorHAnsi" w:eastAsiaTheme="minorEastAsia" w:hAnsiTheme="minorHAnsi"/>
            <w:noProof/>
          </w:rPr>
          <w:tab/>
        </w:r>
        <w:r w:rsidRPr="00BC7A8B">
          <w:rPr>
            <w:rStyle w:val="Hyperlink"/>
            <w:noProof/>
          </w:rPr>
          <w:t>Generate Data</w:t>
        </w:r>
        <w:r>
          <w:rPr>
            <w:noProof/>
            <w:webHidden/>
          </w:rPr>
          <w:tab/>
        </w:r>
        <w:r>
          <w:rPr>
            <w:noProof/>
            <w:webHidden/>
          </w:rPr>
          <w:fldChar w:fldCharType="begin"/>
        </w:r>
        <w:r>
          <w:rPr>
            <w:noProof/>
            <w:webHidden/>
          </w:rPr>
          <w:instrText xml:space="preserve"> PAGEREF _Toc513622991 \h </w:instrText>
        </w:r>
        <w:r>
          <w:rPr>
            <w:noProof/>
            <w:webHidden/>
          </w:rPr>
        </w:r>
        <w:r>
          <w:rPr>
            <w:noProof/>
            <w:webHidden/>
          </w:rPr>
          <w:fldChar w:fldCharType="separate"/>
        </w:r>
        <w:r w:rsidR="00B6569C">
          <w:rPr>
            <w:noProof/>
            <w:webHidden/>
          </w:rPr>
          <w:t>11</w:t>
        </w:r>
        <w:r>
          <w:rPr>
            <w:noProof/>
            <w:webHidden/>
          </w:rPr>
          <w:fldChar w:fldCharType="end"/>
        </w:r>
      </w:hyperlink>
    </w:p>
    <w:p w14:paraId="3B2A0C4D" w14:textId="0FBB6035" w:rsidR="00CF7297" w:rsidRDefault="00CF7297">
      <w:pPr>
        <w:pStyle w:val="TOC3"/>
        <w:tabs>
          <w:tab w:val="left" w:pos="1320"/>
          <w:tab w:val="right" w:leader="dot" w:pos="6114"/>
        </w:tabs>
        <w:rPr>
          <w:rFonts w:asciiTheme="minorHAnsi" w:eastAsiaTheme="minorEastAsia" w:hAnsiTheme="minorHAnsi"/>
          <w:noProof/>
        </w:rPr>
      </w:pPr>
      <w:hyperlink w:anchor="_Toc513622992" w:history="1">
        <w:r w:rsidRPr="00BC7A8B">
          <w:rPr>
            <w:rStyle w:val="Hyperlink"/>
            <w:noProof/>
          </w:rPr>
          <w:t>3.3.3.</w:t>
        </w:r>
        <w:r>
          <w:rPr>
            <w:rFonts w:asciiTheme="minorHAnsi" w:eastAsiaTheme="minorEastAsia" w:hAnsiTheme="minorHAnsi"/>
            <w:noProof/>
          </w:rPr>
          <w:tab/>
        </w:r>
        <w:r w:rsidRPr="00BC7A8B">
          <w:rPr>
            <w:rStyle w:val="Hyperlink"/>
            <w:noProof/>
          </w:rPr>
          <w:t>Training</w:t>
        </w:r>
        <w:r>
          <w:rPr>
            <w:noProof/>
            <w:webHidden/>
          </w:rPr>
          <w:tab/>
        </w:r>
        <w:r>
          <w:rPr>
            <w:noProof/>
            <w:webHidden/>
          </w:rPr>
          <w:fldChar w:fldCharType="begin"/>
        </w:r>
        <w:r>
          <w:rPr>
            <w:noProof/>
            <w:webHidden/>
          </w:rPr>
          <w:instrText xml:space="preserve"> PAGEREF _Toc513622992 \h </w:instrText>
        </w:r>
        <w:r>
          <w:rPr>
            <w:noProof/>
            <w:webHidden/>
          </w:rPr>
        </w:r>
        <w:r>
          <w:rPr>
            <w:noProof/>
            <w:webHidden/>
          </w:rPr>
          <w:fldChar w:fldCharType="separate"/>
        </w:r>
        <w:r w:rsidR="00B6569C">
          <w:rPr>
            <w:noProof/>
            <w:webHidden/>
          </w:rPr>
          <w:t>14</w:t>
        </w:r>
        <w:r>
          <w:rPr>
            <w:noProof/>
            <w:webHidden/>
          </w:rPr>
          <w:fldChar w:fldCharType="end"/>
        </w:r>
      </w:hyperlink>
    </w:p>
    <w:p w14:paraId="5726C13C" w14:textId="51387487" w:rsidR="00CF7297" w:rsidRDefault="00CF7297">
      <w:pPr>
        <w:pStyle w:val="TOC3"/>
        <w:tabs>
          <w:tab w:val="left" w:pos="1320"/>
          <w:tab w:val="right" w:leader="dot" w:pos="6114"/>
        </w:tabs>
        <w:rPr>
          <w:rFonts w:asciiTheme="minorHAnsi" w:eastAsiaTheme="minorEastAsia" w:hAnsiTheme="minorHAnsi"/>
          <w:noProof/>
        </w:rPr>
      </w:pPr>
      <w:hyperlink w:anchor="_Toc513622993" w:history="1">
        <w:r w:rsidRPr="00BC7A8B">
          <w:rPr>
            <w:rStyle w:val="Hyperlink"/>
            <w:noProof/>
          </w:rPr>
          <w:t>3.3.4.</w:t>
        </w:r>
        <w:r>
          <w:rPr>
            <w:rFonts w:asciiTheme="minorHAnsi" w:eastAsiaTheme="minorEastAsia" w:hAnsiTheme="minorHAnsi"/>
            <w:noProof/>
          </w:rPr>
          <w:tab/>
        </w:r>
        <w:r w:rsidRPr="00BC7A8B">
          <w:rPr>
            <w:rStyle w:val="Hyperlink"/>
            <w:noProof/>
          </w:rPr>
          <w:t>Testing</w:t>
        </w:r>
        <w:r>
          <w:rPr>
            <w:noProof/>
            <w:webHidden/>
          </w:rPr>
          <w:tab/>
        </w:r>
        <w:r>
          <w:rPr>
            <w:noProof/>
            <w:webHidden/>
          </w:rPr>
          <w:fldChar w:fldCharType="begin"/>
        </w:r>
        <w:r>
          <w:rPr>
            <w:noProof/>
            <w:webHidden/>
          </w:rPr>
          <w:instrText xml:space="preserve"> PAGEREF _Toc513622993 \h </w:instrText>
        </w:r>
        <w:r>
          <w:rPr>
            <w:noProof/>
            <w:webHidden/>
          </w:rPr>
        </w:r>
        <w:r>
          <w:rPr>
            <w:noProof/>
            <w:webHidden/>
          </w:rPr>
          <w:fldChar w:fldCharType="separate"/>
        </w:r>
        <w:r w:rsidR="00B6569C">
          <w:rPr>
            <w:noProof/>
            <w:webHidden/>
          </w:rPr>
          <w:t>17</w:t>
        </w:r>
        <w:r>
          <w:rPr>
            <w:noProof/>
            <w:webHidden/>
          </w:rPr>
          <w:fldChar w:fldCharType="end"/>
        </w:r>
      </w:hyperlink>
    </w:p>
    <w:p w14:paraId="04CFFDC8" w14:textId="606F4D43" w:rsidR="00CF7297" w:rsidRDefault="00CF7297">
      <w:pPr>
        <w:pStyle w:val="TOC1"/>
        <w:tabs>
          <w:tab w:val="right" w:leader="dot" w:pos="6114"/>
        </w:tabs>
        <w:rPr>
          <w:rFonts w:asciiTheme="minorHAnsi" w:eastAsiaTheme="minorEastAsia" w:hAnsiTheme="minorHAnsi"/>
          <w:noProof/>
        </w:rPr>
      </w:pPr>
      <w:hyperlink w:anchor="_Toc513622994" w:history="1">
        <w:r w:rsidRPr="00BC7A8B">
          <w:rPr>
            <w:rStyle w:val="Hyperlink"/>
            <w:noProof/>
          </w:rPr>
          <w:t>BAB IV HASIL DAN PEMBAHASAN</w:t>
        </w:r>
        <w:r>
          <w:rPr>
            <w:noProof/>
            <w:webHidden/>
          </w:rPr>
          <w:tab/>
        </w:r>
        <w:r>
          <w:rPr>
            <w:noProof/>
            <w:webHidden/>
          </w:rPr>
          <w:fldChar w:fldCharType="begin"/>
        </w:r>
        <w:r>
          <w:rPr>
            <w:noProof/>
            <w:webHidden/>
          </w:rPr>
          <w:instrText xml:space="preserve"> PAGEREF _Toc513622994 \h </w:instrText>
        </w:r>
        <w:r>
          <w:rPr>
            <w:noProof/>
            <w:webHidden/>
          </w:rPr>
        </w:r>
        <w:r>
          <w:rPr>
            <w:noProof/>
            <w:webHidden/>
          </w:rPr>
          <w:fldChar w:fldCharType="separate"/>
        </w:r>
        <w:r w:rsidR="00B6569C">
          <w:rPr>
            <w:noProof/>
            <w:webHidden/>
          </w:rPr>
          <w:t>19</w:t>
        </w:r>
        <w:r>
          <w:rPr>
            <w:noProof/>
            <w:webHidden/>
          </w:rPr>
          <w:fldChar w:fldCharType="end"/>
        </w:r>
      </w:hyperlink>
    </w:p>
    <w:p w14:paraId="3A47931C" w14:textId="2E4B0174" w:rsidR="00CF7297" w:rsidRDefault="00CF7297">
      <w:pPr>
        <w:pStyle w:val="TOC2"/>
        <w:tabs>
          <w:tab w:val="left" w:pos="880"/>
          <w:tab w:val="right" w:leader="dot" w:pos="6114"/>
        </w:tabs>
        <w:rPr>
          <w:rFonts w:asciiTheme="minorHAnsi" w:eastAsiaTheme="minorEastAsia" w:hAnsiTheme="minorHAnsi"/>
          <w:noProof/>
        </w:rPr>
      </w:pPr>
      <w:hyperlink w:anchor="_Toc513622995" w:history="1">
        <w:r w:rsidRPr="00BC7A8B">
          <w:rPr>
            <w:rStyle w:val="Hyperlink"/>
            <w:noProof/>
          </w:rPr>
          <w:t>4.1</w:t>
        </w:r>
        <w:r>
          <w:rPr>
            <w:rFonts w:asciiTheme="minorHAnsi" w:eastAsiaTheme="minorEastAsia" w:hAnsiTheme="minorHAnsi"/>
            <w:noProof/>
          </w:rPr>
          <w:tab/>
        </w:r>
        <w:r w:rsidRPr="00BC7A8B">
          <w:rPr>
            <w:rStyle w:val="Hyperlink"/>
            <w:noProof/>
          </w:rPr>
          <w:t>Hasil Generate Data</w:t>
        </w:r>
        <w:r>
          <w:rPr>
            <w:noProof/>
            <w:webHidden/>
          </w:rPr>
          <w:tab/>
        </w:r>
        <w:r>
          <w:rPr>
            <w:noProof/>
            <w:webHidden/>
          </w:rPr>
          <w:fldChar w:fldCharType="begin"/>
        </w:r>
        <w:r>
          <w:rPr>
            <w:noProof/>
            <w:webHidden/>
          </w:rPr>
          <w:instrText xml:space="preserve"> PAGEREF _Toc513622995 \h </w:instrText>
        </w:r>
        <w:r>
          <w:rPr>
            <w:noProof/>
            <w:webHidden/>
          </w:rPr>
        </w:r>
        <w:r>
          <w:rPr>
            <w:noProof/>
            <w:webHidden/>
          </w:rPr>
          <w:fldChar w:fldCharType="separate"/>
        </w:r>
        <w:r w:rsidR="00B6569C">
          <w:rPr>
            <w:noProof/>
            <w:webHidden/>
          </w:rPr>
          <w:t>19</w:t>
        </w:r>
        <w:r>
          <w:rPr>
            <w:noProof/>
            <w:webHidden/>
          </w:rPr>
          <w:fldChar w:fldCharType="end"/>
        </w:r>
      </w:hyperlink>
    </w:p>
    <w:p w14:paraId="66E36E83" w14:textId="67E17A41" w:rsidR="00CF7297" w:rsidRDefault="00CF7297">
      <w:pPr>
        <w:pStyle w:val="TOC2"/>
        <w:tabs>
          <w:tab w:val="left" w:pos="880"/>
          <w:tab w:val="right" w:leader="dot" w:pos="6114"/>
        </w:tabs>
        <w:rPr>
          <w:rFonts w:asciiTheme="minorHAnsi" w:eastAsiaTheme="minorEastAsia" w:hAnsiTheme="minorHAnsi"/>
          <w:noProof/>
        </w:rPr>
      </w:pPr>
      <w:hyperlink w:anchor="_Toc513622996" w:history="1">
        <w:r w:rsidRPr="00BC7A8B">
          <w:rPr>
            <w:rStyle w:val="Hyperlink"/>
            <w:noProof/>
          </w:rPr>
          <w:t>4.2</w:t>
        </w:r>
        <w:r>
          <w:rPr>
            <w:rFonts w:asciiTheme="minorHAnsi" w:eastAsiaTheme="minorEastAsia" w:hAnsiTheme="minorHAnsi"/>
            <w:noProof/>
          </w:rPr>
          <w:tab/>
        </w:r>
        <w:r w:rsidRPr="00BC7A8B">
          <w:rPr>
            <w:rStyle w:val="Hyperlink"/>
            <w:noProof/>
          </w:rPr>
          <w:t>Hasil Proses Training</w:t>
        </w:r>
        <w:r>
          <w:rPr>
            <w:noProof/>
            <w:webHidden/>
          </w:rPr>
          <w:tab/>
        </w:r>
        <w:r>
          <w:rPr>
            <w:noProof/>
            <w:webHidden/>
          </w:rPr>
          <w:fldChar w:fldCharType="begin"/>
        </w:r>
        <w:r>
          <w:rPr>
            <w:noProof/>
            <w:webHidden/>
          </w:rPr>
          <w:instrText xml:space="preserve"> PAGEREF _Toc513622996 \h </w:instrText>
        </w:r>
        <w:r>
          <w:rPr>
            <w:noProof/>
            <w:webHidden/>
          </w:rPr>
        </w:r>
        <w:r>
          <w:rPr>
            <w:noProof/>
            <w:webHidden/>
          </w:rPr>
          <w:fldChar w:fldCharType="separate"/>
        </w:r>
        <w:r w:rsidR="00B6569C">
          <w:rPr>
            <w:noProof/>
            <w:webHidden/>
          </w:rPr>
          <w:t>20</w:t>
        </w:r>
        <w:r>
          <w:rPr>
            <w:noProof/>
            <w:webHidden/>
          </w:rPr>
          <w:fldChar w:fldCharType="end"/>
        </w:r>
      </w:hyperlink>
    </w:p>
    <w:p w14:paraId="3E139386" w14:textId="5A6D5216" w:rsidR="00CF7297" w:rsidRDefault="00CF7297">
      <w:pPr>
        <w:pStyle w:val="TOC3"/>
        <w:tabs>
          <w:tab w:val="left" w:pos="1320"/>
          <w:tab w:val="right" w:leader="dot" w:pos="6114"/>
        </w:tabs>
        <w:rPr>
          <w:rFonts w:asciiTheme="minorHAnsi" w:eastAsiaTheme="minorEastAsia" w:hAnsiTheme="minorHAnsi"/>
          <w:noProof/>
        </w:rPr>
      </w:pPr>
      <w:hyperlink w:anchor="_Toc513622997" w:history="1">
        <w:r w:rsidRPr="00BC7A8B">
          <w:rPr>
            <w:rStyle w:val="Hyperlink"/>
            <w:noProof/>
          </w:rPr>
          <w:t>4.2.1.</w:t>
        </w:r>
        <w:r>
          <w:rPr>
            <w:rFonts w:asciiTheme="minorHAnsi" w:eastAsiaTheme="minorEastAsia" w:hAnsiTheme="minorHAnsi"/>
            <w:noProof/>
          </w:rPr>
          <w:tab/>
        </w:r>
        <w:r w:rsidRPr="00BC7A8B">
          <w:rPr>
            <w:rStyle w:val="Hyperlink"/>
            <w:noProof/>
          </w:rPr>
          <w:t>Training dengan GPU</w:t>
        </w:r>
        <w:r>
          <w:rPr>
            <w:noProof/>
            <w:webHidden/>
          </w:rPr>
          <w:tab/>
        </w:r>
        <w:r>
          <w:rPr>
            <w:noProof/>
            <w:webHidden/>
          </w:rPr>
          <w:fldChar w:fldCharType="begin"/>
        </w:r>
        <w:r>
          <w:rPr>
            <w:noProof/>
            <w:webHidden/>
          </w:rPr>
          <w:instrText xml:space="preserve"> PAGEREF _Toc513622997 \h </w:instrText>
        </w:r>
        <w:r>
          <w:rPr>
            <w:noProof/>
            <w:webHidden/>
          </w:rPr>
        </w:r>
        <w:r>
          <w:rPr>
            <w:noProof/>
            <w:webHidden/>
          </w:rPr>
          <w:fldChar w:fldCharType="separate"/>
        </w:r>
        <w:r w:rsidR="00B6569C">
          <w:rPr>
            <w:noProof/>
            <w:webHidden/>
          </w:rPr>
          <w:t>20</w:t>
        </w:r>
        <w:r>
          <w:rPr>
            <w:noProof/>
            <w:webHidden/>
          </w:rPr>
          <w:fldChar w:fldCharType="end"/>
        </w:r>
      </w:hyperlink>
    </w:p>
    <w:p w14:paraId="100F3FCB" w14:textId="3B37B569" w:rsidR="00CF7297" w:rsidRDefault="00CF7297">
      <w:pPr>
        <w:pStyle w:val="TOC3"/>
        <w:tabs>
          <w:tab w:val="left" w:pos="1320"/>
          <w:tab w:val="right" w:leader="dot" w:pos="6114"/>
        </w:tabs>
        <w:rPr>
          <w:rFonts w:asciiTheme="minorHAnsi" w:eastAsiaTheme="minorEastAsia" w:hAnsiTheme="minorHAnsi"/>
          <w:noProof/>
        </w:rPr>
      </w:pPr>
      <w:hyperlink w:anchor="_Toc513622998" w:history="1">
        <w:r w:rsidRPr="00BC7A8B">
          <w:rPr>
            <w:rStyle w:val="Hyperlink"/>
            <w:noProof/>
          </w:rPr>
          <w:t>4.2.2.</w:t>
        </w:r>
        <w:r>
          <w:rPr>
            <w:rFonts w:asciiTheme="minorHAnsi" w:eastAsiaTheme="minorEastAsia" w:hAnsiTheme="minorHAnsi"/>
            <w:noProof/>
          </w:rPr>
          <w:tab/>
        </w:r>
        <w:r w:rsidRPr="00BC7A8B">
          <w:rPr>
            <w:rStyle w:val="Hyperlink"/>
            <w:noProof/>
          </w:rPr>
          <w:t>Training dengan CPU</w:t>
        </w:r>
        <w:r>
          <w:rPr>
            <w:noProof/>
            <w:webHidden/>
          </w:rPr>
          <w:tab/>
        </w:r>
        <w:r>
          <w:rPr>
            <w:noProof/>
            <w:webHidden/>
          </w:rPr>
          <w:fldChar w:fldCharType="begin"/>
        </w:r>
        <w:r>
          <w:rPr>
            <w:noProof/>
            <w:webHidden/>
          </w:rPr>
          <w:instrText xml:space="preserve"> PAGEREF _Toc513622998 \h </w:instrText>
        </w:r>
        <w:r>
          <w:rPr>
            <w:noProof/>
            <w:webHidden/>
          </w:rPr>
        </w:r>
        <w:r>
          <w:rPr>
            <w:noProof/>
            <w:webHidden/>
          </w:rPr>
          <w:fldChar w:fldCharType="separate"/>
        </w:r>
        <w:r w:rsidR="00B6569C">
          <w:rPr>
            <w:noProof/>
            <w:webHidden/>
          </w:rPr>
          <w:t>21</w:t>
        </w:r>
        <w:r>
          <w:rPr>
            <w:noProof/>
            <w:webHidden/>
          </w:rPr>
          <w:fldChar w:fldCharType="end"/>
        </w:r>
      </w:hyperlink>
    </w:p>
    <w:p w14:paraId="340F067E" w14:textId="5C41DC87" w:rsidR="00CF7297" w:rsidRDefault="00CF7297">
      <w:pPr>
        <w:pStyle w:val="TOC3"/>
        <w:tabs>
          <w:tab w:val="left" w:pos="1320"/>
          <w:tab w:val="right" w:leader="dot" w:pos="6114"/>
        </w:tabs>
        <w:rPr>
          <w:rFonts w:asciiTheme="minorHAnsi" w:eastAsiaTheme="minorEastAsia" w:hAnsiTheme="minorHAnsi"/>
          <w:noProof/>
        </w:rPr>
      </w:pPr>
      <w:hyperlink w:anchor="_Toc513622999" w:history="1">
        <w:r w:rsidRPr="00BC7A8B">
          <w:rPr>
            <w:rStyle w:val="Hyperlink"/>
            <w:noProof/>
          </w:rPr>
          <w:t>4.2.3.</w:t>
        </w:r>
        <w:r>
          <w:rPr>
            <w:rFonts w:asciiTheme="minorHAnsi" w:eastAsiaTheme="minorEastAsia" w:hAnsiTheme="minorHAnsi"/>
            <w:noProof/>
          </w:rPr>
          <w:tab/>
        </w:r>
        <w:r w:rsidRPr="00BC7A8B">
          <w:rPr>
            <w:rStyle w:val="Hyperlink"/>
            <w:noProof/>
          </w:rPr>
          <w:t>Perbandingan Training CPU dan GPU</w:t>
        </w:r>
        <w:r>
          <w:rPr>
            <w:noProof/>
            <w:webHidden/>
          </w:rPr>
          <w:tab/>
        </w:r>
        <w:r>
          <w:rPr>
            <w:noProof/>
            <w:webHidden/>
          </w:rPr>
          <w:fldChar w:fldCharType="begin"/>
        </w:r>
        <w:r>
          <w:rPr>
            <w:noProof/>
            <w:webHidden/>
          </w:rPr>
          <w:instrText xml:space="preserve"> PAGEREF _Toc513622999 \h </w:instrText>
        </w:r>
        <w:r>
          <w:rPr>
            <w:noProof/>
            <w:webHidden/>
          </w:rPr>
        </w:r>
        <w:r>
          <w:rPr>
            <w:noProof/>
            <w:webHidden/>
          </w:rPr>
          <w:fldChar w:fldCharType="separate"/>
        </w:r>
        <w:r w:rsidR="00B6569C">
          <w:rPr>
            <w:noProof/>
            <w:webHidden/>
          </w:rPr>
          <w:t>22</w:t>
        </w:r>
        <w:r>
          <w:rPr>
            <w:noProof/>
            <w:webHidden/>
          </w:rPr>
          <w:fldChar w:fldCharType="end"/>
        </w:r>
      </w:hyperlink>
    </w:p>
    <w:p w14:paraId="3F78EF02" w14:textId="16743FED" w:rsidR="00CF7297" w:rsidRDefault="00CF7297">
      <w:pPr>
        <w:pStyle w:val="TOC2"/>
        <w:tabs>
          <w:tab w:val="left" w:pos="880"/>
          <w:tab w:val="right" w:leader="dot" w:pos="6114"/>
        </w:tabs>
        <w:rPr>
          <w:rFonts w:asciiTheme="minorHAnsi" w:eastAsiaTheme="minorEastAsia" w:hAnsiTheme="minorHAnsi"/>
          <w:noProof/>
        </w:rPr>
      </w:pPr>
      <w:hyperlink w:anchor="_Toc513623000" w:history="1">
        <w:r w:rsidRPr="00BC7A8B">
          <w:rPr>
            <w:rStyle w:val="Hyperlink"/>
            <w:noProof/>
          </w:rPr>
          <w:t>4.3</w:t>
        </w:r>
        <w:r>
          <w:rPr>
            <w:rFonts w:asciiTheme="minorHAnsi" w:eastAsiaTheme="minorEastAsia" w:hAnsiTheme="minorHAnsi"/>
            <w:noProof/>
          </w:rPr>
          <w:tab/>
        </w:r>
        <w:r w:rsidRPr="00BC7A8B">
          <w:rPr>
            <w:rStyle w:val="Hyperlink"/>
            <w:noProof/>
          </w:rPr>
          <w:t>Hasil Testing</w:t>
        </w:r>
        <w:r>
          <w:rPr>
            <w:noProof/>
            <w:webHidden/>
          </w:rPr>
          <w:tab/>
        </w:r>
        <w:r>
          <w:rPr>
            <w:noProof/>
            <w:webHidden/>
          </w:rPr>
          <w:fldChar w:fldCharType="begin"/>
        </w:r>
        <w:r>
          <w:rPr>
            <w:noProof/>
            <w:webHidden/>
          </w:rPr>
          <w:instrText xml:space="preserve"> PAGEREF _Toc513623000 \h </w:instrText>
        </w:r>
        <w:r>
          <w:rPr>
            <w:noProof/>
            <w:webHidden/>
          </w:rPr>
        </w:r>
        <w:r>
          <w:rPr>
            <w:noProof/>
            <w:webHidden/>
          </w:rPr>
          <w:fldChar w:fldCharType="separate"/>
        </w:r>
        <w:r w:rsidR="00B6569C">
          <w:rPr>
            <w:noProof/>
            <w:webHidden/>
          </w:rPr>
          <w:t>22</w:t>
        </w:r>
        <w:r>
          <w:rPr>
            <w:noProof/>
            <w:webHidden/>
          </w:rPr>
          <w:fldChar w:fldCharType="end"/>
        </w:r>
      </w:hyperlink>
    </w:p>
    <w:p w14:paraId="1D75F466" w14:textId="19FDBB0A" w:rsidR="00CF7297" w:rsidRDefault="00CF7297">
      <w:pPr>
        <w:pStyle w:val="TOC3"/>
        <w:tabs>
          <w:tab w:val="left" w:pos="1320"/>
          <w:tab w:val="right" w:leader="dot" w:pos="6114"/>
        </w:tabs>
        <w:rPr>
          <w:rFonts w:asciiTheme="minorHAnsi" w:eastAsiaTheme="minorEastAsia" w:hAnsiTheme="minorHAnsi"/>
          <w:noProof/>
        </w:rPr>
      </w:pPr>
      <w:hyperlink w:anchor="_Toc513623001" w:history="1">
        <w:r w:rsidRPr="00BC7A8B">
          <w:rPr>
            <w:rStyle w:val="Hyperlink"/>
            <w:noProof/>
          </w:rPr>
          <w:t>4.3.1.</w:t>
        </w:r>
        <w:r>
          <w:rPr>
            <w:rFonts w:asciiTheme="minorHAnsi" w:eastAsiaTheme="minorEastAsia" w:hAnsiTheme="minorHAnsi"/>
            <w:noProof/>
          </w:rPr>
          <w:tab/>
        </w:r>
        <w:r w:rsidRPr="00BC7A8B">
          <w:rPr>
            <w:rStyle w:val="Hyperlink"/>
            <w:noProof/>
          </w:rPr>
          <w:t>Data Testing GPU</w:t>
        </w:r>
        <w:r>
          <w:rPr>
            <w:noProof/>
            <w:webHidden/>
          </w:rPr>
          <w:tab/>
        </w:r>
        <w:r>
          <w:rPr>
            <w:noProof/>
            <w:webHidden/>
          </w:rPr>
          <w:fldChar w:fldCharType="begin"/>
        </w:r>
        <w:r>
          <w:rPr>
            <w:noProof/>
            <w:webHidden/>
          </w:rPr>
          <w:instrText xml:space="preserve"> PAGEREF _Toc513623001 \h </w:instrText>
        </w:r>
        <w:r>
          <w:rPr>
            <w:noProof/>
            <w:webHidden/>
          </w:rPr>
        </w:r>
        <w:r>
          <w:rPr>
            <w:noProof/>
            <w:webHidden/>
          </w:rPr>
          <w:fldChar w:fldCharType="separate"/>
        </w:r>
        <w:r w:rsidR="00B6569C">
          <w:rPr>
            <w:noProof/>
            <w:webHidden/>
          </w:rPr>
          <w:t>23</w:t>
        </w:r>
        <w:r>
          <w:rPr>
            <w:noProof/>
            <w:webHidden/>
          </w:rPr>
          <w:fldChar w:fldCharType="end"/>
        </w:r>
      </w:hyperlink>
    </w:p>
    <w:p w14:paraId="512DAA45" w14:textId="4EE9719D" w:rsidR="00CF7297" w:rsidRDefault="00CF7297">
      <w:pPr>
        <w:pStyle w:val="TOC3"/>
        <w:tabs>
          <w:tab w:val="left" w:pos="1320"/>
          <w:tab w:val="right" w:leader="dot" w:pos="6114"/>
        </w:tabs>
        <w:rPr>
          <w:rFonts w:asciiTheme="minorHAnsi" w:eastAsiaTheme="minorEastAsia" w:hAnsiTheme="minorHAnsi"/>
          <w:noProof/>
        </w:rPr>
      </w:pPr>
      <w:hyperlink w:anchor="_Toc513623002" w:history="1">
        <w:r w:rsidRPr="00BC7A8B">
          <w:rPr>
            <w:rStyle w:val="Hyperlink"/>
            <w:noProof/>
          </w:rPr>
          <w:t>4.3.2.</w:t>
        </w:r>
        <w:r>
          <w:rPr>
            <w:rFonts w:asciiTheme="minorHAnsi" w:eastAsiaTheme="minorEastAsia" w:hAnsiTheme="minorHAnsi"/>
            <w:noProof/>
          </w:rPr>
          <w:tab/>
        </w:r>
        <w:r w:rsidRPr="00BC7A8B">
          <w:rPr>
            <w:rStyle w:val="Hyperlink"/>
            <w:noProof/>
          </w:rPr>
          <w:t>Data Testing CPU</w:t>
        </w:r>
        <w:r>
          <w:rPr>
            <w:noProof/>
            <w:webHidden/>
          </w:rPr>
          <w:tab/>
        </w:r>
        <w:r>
          <w:rPr>
            <w:noProof/>
            <w:webHidden/>
          </w:rPr>
          <w:fldChar w:fldCharType="begin"/>
        </w:r>
        <w:r>
          <w:rPr>
            <w:noProof/>
            <w:webHidden/>
          </w:rPr>
          <w:instrText xml:space="preserve"> PAGEREF _Toc513623002 \h </w:instrText>
        </w:r>
        <w:r>
          <w:rPr>
            <w:noProof/>
            <w:webHidden/>
          </w:rPr>
        </w:r>
        <w:r>
          <w:rPr>
            <w:noProof/>
            <w:webHidden/>
          </w:rPr>
          <w:fldChar w:fldCharType="separate"/>
        </w:r>
        <w:r w:rsidR="00B6569C">
          <w:rPr>
            <w:noProof/>
            <w:webHidden/>
          </w:rPr>
          <w:t>24</w:t>
        </w:r>
        <w:r>
          <w:rPr>
            <w:noProof/>
            <w:webHidden/>
          </w:rPr>
          <w:fldChar w:fldCharType="end"/>
        </w:r>
      </w:hyperlink>
    </w:p>
    <w:p w14:paraId="5FEA0244" w14:textId="7BCBEB7D" w:rsidR="00CF7297" w:rsidRDefault="00CF7297">
      <w:pPr>
        <w:pStyle w:val="TOC3"/>
        <w:tabs>
          <w:tab w:val="left" w:pos="1320"/>
          <w:tab w:val="right" w:leader="dot" w:pos="6114"/>
        </w:tabs>
        <w:rPr>
          <w:rFonts w:asciiTheme="minorHAnsi" w:eastAsiaTheme="minorEastAsia" w:hAnsiTheme="minorHAnsi"/>
          <w:noProof/>
        </w:rPr>
      </w:pPr>
      <w:hyperlink w:anchor="_Toc513623003" w:history="1">
        <w:r w:rsidRPr="00BC7A8B">
          <w:rPr>
            <w:rStyle w:val="Hyperlink"/>
            <w:noProof/>
          </w:rPr>
          <w:t>4.3.3.</w:t>
        </w:r>
        <w:r>
          <w:rPr>
            <w:rFonts w:asciiTheme="minorHAnsi" w:eastAsiaTheme="minorEastAsia" w:hAnsiTheme="minorHAnsi"/>
            <w:noProof/>
          </w:rPr>
          <w:tab/>
        </w:r>
        <w:r w:rsidRPr="00BC7A8B">
          <w:rPr>
            <w:rStyle w:val="Hyperlink"/>
            <w:noProof/>
          </w:rPr>
          <w:t>Data Testing GPU 100 Epoch</w:t>
        </w:r>
        <w:r>
          <w:rPr>
            <w:noProof/>
            <w:webHidden/>
          </w:rPr>
          <w:tab/>
        </w:r>
        <w:r>
          <w:rPr>
            <w:noProof/>
            <w:webHidden/>
          </w:rPr>
          <w:fldChar w:fldCharType="begin"/>
        </w:r>
        <w:r>
          <w:rPr>
            <w:noProof/>
            <w:webHidden/>
          </w:rPr>
          <w:instrText xml:space="preserve"> PAGEREF _Toc513623003 \h </w:instrText>
        </w:r>
        <w:r>
          <w:rPr>
            <w:noProof/>
            <w:webHidden/>
          </w:rPr>
        </w:r>
        <w:r>
          <w:rPr>
            <w:noProof/>
            <w:webHidden/>
          </w:rPr>
          <w:fldChar w:fldCharType="separate"/>
        </w:r>
        <w:r w:rsidR="00B6569C">
          <w:rPr>
            <w:noProof/>
            <w:webHidden/>
          </w:rPr>
          <w:t>25</w:t>
        </w:r>
        <w:r>
          <w:rPr>
            <w:noProof/>
            <w:webHidden/>
          </w:rPr>
          <w:fldChar w:fldCharType="end"/>
        </w:r>
      </w:hyperlink>
    </w:p>
    <w:p w14:paraId="2F65C571" w14:textId="416C3ABF" w:rsidR="00CF7297" w:rsidRDefault="00CF7297">
      <w:pPr>
        <w:pStyle w:val="TOC3"/>
        <w:tabs>
          <w:tab w:val="left" w:pos="1320"/>
          <w:tab w:val="right" w:leader="dot" w:pos="6114"/>
        </w:tabs>
        <w:rPr>
          <w:rFonts w:asciiTheme="minorHAnsi" w:eastAsiaTheme="minorEastAsia" w:hAnsiTheme="minorHAnsi"/>
          <w:noProof/>
        </w:rPr>
      </w:pPr>
      <w:hyperlink w:anchor="_Toc513623004" w:history="1">
        <w:r w:rsidRPr="00BC7A8B">
          <w:rPr>
            <w:rStyle w:val="Hyperlink"/>
            <w:noProof/>
          </w:rPr>
          <w:t>4.3.4.</w:t>
        </w:r>
        <w:r>
          <w:rPr>
            <w:rFonts w:asciiTheme="minorHAnsi" w:eastAsiaTheme="minorEastAsia" w:hAnsiTheme="minorHAnsi"/>
            <w:noProof/>
          </w:rPr>
          <w:tab/>
        </w:r>
        <w:r w:rsidRPr="00BC7A8B">
          <w:rPr>
            <w:rStyle w:val="Hyperlink"/>
            <w:noProof/>
          </w:rPr>
          <w:t>Interpretasi Data Testing</w:t>
        </w:r>
        <w:r>
          <w:rPr>
            <w:noProof/>
            <w:webHidden/>
          </w:rPr>
          <w:tab/>
        </w:r>
        <w:r>
          <w:rPr>
            <w:noProof/>
            <w:webHidden/>
          </w:rPr>
          <w:fldChar w:fldCharType="begin"/>
        </w:r>
        <w:r>
          <w:rPr>
            <w:noProof/>
            <w:webHidden/>
          </w:rPr>
          <w:instrText xml:space="preserve"> PAGEREF _Toc513623004 \h </w:instrText>
        </w:r>
        <w:r>
          <w:rPr>
            <w:noProof/>
            <w:webHidden/>
          </w:rPr>
        </w:r>
        <w:r>
          <w:rPr>
            <w:noProof/>
            <w:webHidden/>
          </w:rPr>
          <w:fldChar w:fldCharType="separate"/>
        </w:r>
        <w:r w:rsidR="00B6569C">
          <w:rPr>
            <w:noProof/>
            <w:webHidden/>
          </w:rPr>
          <w:t>26</w:t>
        </w:r>
        <w:r>
          <w:rPr>
            <w:noProof/>
            <w:webHidden/>
          </w:rPr>
          <w:fldChar w:fldCharType="end"/>
        </w:r>
      </w:hyperlink>
    </w:p>
    <w:p w14:paraId="6E54589D" w14:textId="2B0AABB4" w:rsidR="00CF7297" w:rsidRDefault="00CF7297">
      <w:pPr>
        <w:pStyle w:val="TOC3"/>
        <w:tabs>
          <w:tab w:val="left" w:pos="1320"/>
          <w:tab w:val="right" w:leader="dot" w:pos="6114"/>
        </w:tabs>
        <w:rPr>
          <w:rFonts w:asciiTheme="minorHAnsi" w:eastAsiaTheme="minorEastAsia" w:hAnsiTheme="minorHAnsi"/>
          <w:noProof/>
        </w:rPr>
      </w:pPr>
      <w:hyperlink w:anchor="_Toc513623005" w:history="1">
        <w:r w:rsidRPr="00BC7A8B">
          <w:rPr>
            <w:rStyle w:val="Hyperlink"/>
            <w:noProof/>
          </w:rPr>
          <w:t>4.3.5.</w:t>
        </w:r>
        <w:r>
          <w:rPr>
            <w:rFonts w:asciiTheme="minorHAnsi" w:eastAsiaTheme="minorEastAsia" w:hAnsiTheme="minorHAnsi"/>
            <w:noProof/>
          </w:rPr>
          <w:tab/>
        </w:r>
        <w:r w:rsidRPr="00BC7A8B">
          <w:rPr>
            <w:rStyle w:val="Hyperlink"/>
            <w:noProof/>
          </w:rPr>
          <w:t>Visual Testing</w:t>
        </w:r>
        <w:r>
          <w:rPr>
            <w:noProof/>
            <w:webHidden/>
          </w:rPr>
          <w:tab/>
        </w:r>
        <w:r>
          <w:rPr>
            <w:noProof/>
            <w:webHidden/>
          </w:rPr>
          <w:fldChar w:fldCharType="begin"/>
        </w:r>
        <w:r>
          <w:rPr>
            <w:noProof/>
            <w:webHidden/>
          </w:rPr>
          <w:instrText xml:space="preserve"> PAGEREF _Toc513623005 \h </w:instrText>
        </w:r>
        <w:r>
          <w:rPr>
            <w:noProof/>
            <w:webHidden/>
          </w:rPr>
        </w:r>
        <w:r>
          <w:rPr>
            <w:noProof/>
            <w:webHidden/>
          </w:rPr>
          <w:fldChar w:fldCharType="separate"/>
        </w:r>
        <w:r w:rsidR="00B6569C">
          <w:rPr>
            <w:noProof/>
            <w:webHidden/>
          </w:rPr>
          <w:t>27</w:t>
        </w:r>
        <w:r>
          <w:rPr>
            <w:noProof/>
            <w:webHidden/>
          </w:rPr>
          <w:fldChar w:fldCharType="end"/>
        </w:r>
      </w:hyperlink>
    </w:p>
    <w:p w14:paraId="34D873B3" w14:textId="1E4003FE" w:rsidR="00CF7297" w:rsidRDefault="00CF7297">
      <w:pPr>
        <w:pStyle w:val="TOC1"/>
        <w:tabs>
          <w:tab w:val="right" w:leader="dot" w:pos="6114"/>
        </w:tabs>
        <w:rPr>
          <w:rFonts w:asciiTheme="minorHAnsi" w:eastAsiaTheme="minorEastAsia" w:hAnsiTheme="minorHAnsi"/>
          <w:noProof/>
        </w:rPr>
      </w:pPr>
      <w:hyperlink w:anchor="_Toc513623006" w:history="1">
        <w:r w:rsidRPr="00BC7A8B">
          <w:rPr>
            <w:rStyle w:val="Hyperlink"/>
            <w:noProof/>
          </w:rPr>
          <w:t>BAB V PENUTUP</w:t>
        </w:r>
        <w:r>
          <w:rPr>
            <w:noProof/>
            <w:webHidden/>
          </w:rPr>
          <w:tab/>
        </w:r>
        <w:r>
          <w:rPr>
            <w:noProof/>
            <w:webHidden/>
          </w:rPr>
          <w:fldChar w:fldCharType="begin"/>
        </w:r>
        <w:r>
          <w:rPr>
            <w:noProof/>
            <w:webHidden/>
          </w:rPr>
          <w:instrText xml:space="preserve"> PAGEREF _Toc513623006 \h </w:instrText>
        </w:r>
        <w:r>
          <w:rPr>
            <w:noProof/>
            <w:webHidden/>
          </w:rPr>
        </w:r>
        <w:r>
          <w:rPr>
            <w:noProof/>
            <w:webHidden/>
          </w:rPr>
          <w:fldChar w:fldCharType="separate"/>
        </w:r>
        <w:r w:rsidR="00B6569C">
          <w:rPr>
            <w:noProof/>
            <w:webHidden/>
          </w:rPr>
          <w:t>29</w:t>
        </w:r>
        <w:r>
          <w:rPr>
            <w:noProof/>
            <w:webHidden/>
          </w:rPr>
          <w:fldChar w:fldCharType="end"/>
        </w:r>
      </w:hyperlink>
    </w:p>
    <w:p w14:paraId="6EDB6CD2" w14:textId="486FA21B" w:rsidR="00CF7297" w:rsidRDefault="00CF7297">
      <w:pPr>
        <w:pStyle w:val="TOC2"/>
        <w:tabs>
          <w:tab w:val="left" w:pos="880"/>
          <w:tab w:val="right" w:leader="dot" w:pos="6114"/>
        </w:tabs>
        <w:rPr>
          <w:rFonts w:asciiTheme="minorHAnsi" w:eastAsiaTheme="minorEastAsia" w:hAnsiTheme="minorHAnsi"/>
          <w:noProof/>
        </w:rPr>
      </w:pPr>
      <w:hyperlink w:anchor="_Toc513623007" w:history="1">
        <w:r w:rsidRPr="00BC7A8B">
          <w:rPr>
            <w:rStyle w:val="Hyperlink"/>
            <w:noProof/>
          </w:rPr>
          <w:t>5.1</w:t>
        </w:r>
        <w:r>
          <w:rPr>
            <w:rFonts w:asciiTheme="minorHAnsi" w:eastAsiaTheme="minorEastAsia" w:hAnsiTheme="minorHAnsi"/>
            <w:noProof/>
          </w:rPr>
          <w:tab/>
        </w:r>
        <w:r w:rsidRPr="00BC7A8B">
          <w:rPr>
            <w:rStyle w:val="Hyperlink"/>
            <w:noProof/>
          </w:rPr>
          <w:t>KESIMPULAN</w:t>
        </w:r>
        <w:r>
          <w:rPr>
            <w:noProof/>
            <w:webHidden/>
          </w:rPr>
          <w:tab/>
        </w:r>
        <w:r>
          <w:rPr>
            <w:noProof/>
            <w:webHidden/>
          </w:rPr>
          <w:fldChar w:fldCharType="begin"/>
        </w:r>
        <w:r>
          <w:rPr>
            <w:noProof/>
            <w:webHidden/>
          </w:rPr>
          <w:instrText xml:space="preserve"> PAGEREF _Toc513623007 \h </w:instrText>
        </w:r>
        <w:r>
          <w:rPr>
            <w:noProof/>
            <w:webHidden/>
          </w:rPr>
        </w:r>
        <w:r>
          <w:rPr>
            <w:noProof/>
            <w:webHidden/>
          </w:rPr>
          <w:fldChar w:fldCharType="separate"/>
        </w:r>
        <w:r w:rsidR="00B6569C">
          <w:rPr>
            <w:noProof/>
            <w:webHidden/>
          </w:rPr>
          <w:t>29</w:t>
        </w:r>
        <w:r>
          <w:rPr>
            <w:noProof/>
            <w:webHidden/>
          </w:rPr>
          <w:fldChar w:fldCharType="end"/>
        </w:r>
      </w:hyperlink>
    </w:p>
    <w:p w14:paraId="72EAA979" w14:textId="1C6FBEFE" w:rsidR="00CF7297" w:rsidRDefault="00CF7297">
      <w:pPr>
        <w:pStyle w:val="TOC2"/>
        <w:tabs>
          <w:tab w:val="left" w:pos="880"/>
          <w:tab w:val="right" w:leader="dot" w:pos="6114"/>
        </w:tabs>
        <w:rPr>
          <w:rFonts w:asciiTheme="minorHAnsi" w:eastAsiaTheme="minorEastAsia" w:hAnsiTheme="minorHAnsi"/>
          <w:noProof/>
        </w:rPr>
      </w:pPr>
      <w:hyperlink w:anchor="_Toc513623008" w:history="1">
        <w:r w:rsidRPr="00BC7A8B">
          <w:rPr>
            <w:rStyle w:val="Hyperlink"/>
            <w:noProof/>
          </w:rPr>
          <w:t>5.2</w:t>
        </w:r>
        <w:r>
          <w:rPr>
            <w:rFonts w:asciiTheme="minorHAnsi" w:eastAsiaTheme="minorEastAsia" w:hAnsiTheme="minorHAnsi"/>
            <w:noProof/>
          </w:rPr>
          <w:tab/>
        </w:r>
        <w:r w:rsidRPr="00BC7A8B">
          <w:rPr>
            <w:rStyle w:val="Hyperlink"/>
            <w:noProof/>
          </w:rPr>
          <w:t>SARAN</w:t>
        </w:r>
        <w:r>
          <w:rPr>
            <w:noProof/>
            <w:webHidden/>
          </w:rPr>
          <w:tab/>
        </w:r>
        <w:r>
          <w:rPr>
            <w:noProof/>
            <w:webHidden/>
          </w:rPr>
          <w:fldChar w:fldCharType="begin"/>
        </w:r>
        <w:r>
          <w:rPr>
            <w:noProof/>
            <w:webHidden/>
          </w:rPr>
          <w:instrText xml:space="preserve"> PAGEREF _Toc513623008 \h </w:instrText>
        </w:r>
        <w:r>
          <w:rPr>
            <w:noProof/>
            <w:webHidden/>
          </w:rPr>
        </w:r>
        <w:r>
          <w:rPr>
            <w:noProof/>
            <w:webHidden/>
          </w:rPr>
          <w:fldChar w:fldCharType="separate"/>
        </w:r>
        <w:r w:rsidR="00B6569C">
          <w:rPr>
            <w:noProof/>
            <w:webHidden/>
          </w:rPr>
          <w:t>29</w:t>
        </w:r>
        <w:r>
          <w:rPr>
            <w:noProof/>
            <w:webHidden/>
          </w:rPr>
          <w:fldChar w:fldCharType="end"/>
        </w:r>
      </w:hyperlink>
    </w:p>
    <w:p w14:paraId="2F748A75" w14:textId="1EBBEC51" w:rsidR="00CF7297" w:rsidRDefault="00CF7297">
      <w:pPr>
        <w:pStyle w:val="TOC1"/>
        <w:tabs>
          <w:tab w:val="right" w:leader="dot" w:pos="6114"/>
        </w:tabs>
        <w:rPr>
          <w:rFonts w:asciiTheme="minorHAnsi" w:eastAsiaTheme="minorEastAsia" w:hAnsiTheme="minorHAnsi"/>
          <w:noProof/>
        </w:rPr>
      </w:pPr>
      <w:hyperlink w:anchor="_Toc513623009" w:history="1">
        <w:r w:rsidRPr="00BC7A8B">
          <w:rPr>
            <w:rStyle w:val="Hyperlink"/>
            <w:noProof/>
          </w:rPr>
          <w:t>DAFTAR PUSTAKA</w:t>
        </w:r>
        <w:r>
          <w:rPr>
            <w:noProof/>
            <w:webHidden/>
          </w:rPr>
          <w:tab/>
        </w:r>
        <w:r>
          <w:rPr>
            <w:noProof/>
            <w:webHidden/>
          </w:rPr>
          <w:fldChar w:fldCharType="begin"/>
        </w:r>
        <w:r>
          <w:rPr>
            <w:noProof/>
            <w:webHidden/>
          </w:rPr>
          <w:instrText xml:space="preserve"> PAGEREF _Toc513623009 \h </w:instrText>
        </w:r>
        <w:r>
          <w:rPr>
            <w:noProof/>
            <w:webHidden/>
          </w:rPr>
        </w:r>
        <w:r>
          <w:rPr>
            <w:noProof/>
            <w:webHidden/>
          </w:rPr>
          <w:fldChar w:fldCharType="separate"/>
        </w:r>
        <w:r w:rsidR="00B6569C">
          <w:rPr>
            <w:noProof/>
            <w:webHidden/>
          </w:rPr>
          <w:t>31</w:t>
        </w:r>
        <w:r>
          <w:rPr>
            <w:noProof/>
            <w:webHidden/>
          </w:rPr>
          <w:fldChar w:fldCharType="end"/>
        </w:r>
      </w:hyperlink>
    </w:p>
    <w:p w14:paraId="24F07BF4" w14:textId="15E9B7C8" w:rsidR="00CF7297" w:rsidRDefault="00CF7297">
      <w:pPr>
        <w:pStyle w:val="TOC1"/>
        <w:tabs>
          <w:tab w:val="right" w:leader="dot" w:pos="6114"/>
        </w:tabs>
        <w:rPr>
          <w:rFonts w:asciiTheme="minorHAnsi" w:eastAsiaTheme="minorEastAsia" w:hAnsiTheme="minorHAnsi"/>
          <w:noProof/>
        </w:rPr>
      </w:pPr>
      <w:hyperlink w:anchor="_Toc513623010" w:history="1">
        <w:r w:rsidRPr="00BC7A8B">
          <w:rPr>
            <w:rStyle w:val="Hyperlink"/>
            <w:noProof/>
          </w:rPr>
          <w:t>LAMPIRAN</w:t>
        </w:r>
        <w:r>
          <w:rPr>
            <w:noProof/>
            <w:webHidden/>
          </w:rPr>
          <w:tab/>
        </w:r>
        <w:r>
          <w:rPr>
            <w:noProof/>
            <w:webHidden/>
          </w:rPr>
          <w:fldChar w:fldCharType="begin"/>
        </w:r>
        <w:r>
          <w:rPr>
            <w:noProof/>
            <w:webHidden/>
          </w:rPr>
          <w:instrText xml:space="preserve"> PAGEREF _Toc513623010 \h </w:instrText>
        </w:r>
        <w:r>
          <w:rPr>
            <w:noProof/>
            <w:webHidden/>
          </w:rPr>
        </w:r>
        <w:r>
          <w:rPr>
            <w:noProof/>
            <w:webHidden/>
          </w:rPr>
          <w:fldChar w:fldCharType="separate"/>
        </w:r>
        <w:r w:rsidR="00B6569C">
          <w:rPr>
            <w:noProof/>
            <w:webHidden/>
          </w:rPr>
          <w:t>33</w:t>
        </w:r>
        <w:r>
          <w:rPr>
            <w:noProof/>
            <w:webHidden/>
          </w:rPr>
          <w:fldChar w:fldCharType="end"/>
        </w:r>
      </w:hyperlink>
    </w:p>
    <w:p w14:paraId="410AB5AF" w14:textId="29AAF600" w:rsidR="00CC75B9" w:rsidRPr="00CC75B9" w:rsidRDefault="00CC75B9" w:rsidP="00CC75B9">
      <w:pPr>
        <w:pStyle w:val="SkripsiNormal"/>
      </w:pPr>
      <w:r>
        <w:fldChar w:fldCharType="end"/>
      </w:r>
      <w:r>
        <w:br w:type="page"/>
      </w:r>
    </w:p>
    <w:p w14:paraId="3E9D46B1" w14:textId="6F55938F" w:rsidR="767CCCA7" w:rsidRDefault="767CCCA7" w:rsidP="00CC75B9">
      <w:pPr>
        <w:pStyle w:val="SkripsiHeader"/>
      </w:pPr>
      <w:bookmarkStart w:id="7" w:name="_Toc513622967"/>
      <w:r w:rsidRPr="767CCCA7">
        <w:lastRenderedPageBreak/>
        <w:t>DAFTAR GAMBAR</w:t>
      </w:r>
      <w:bookmarkEnd w:id="7"/>
    </w:p>
    <w:p w14:paraId="4AE5793F" w14:textId="1DE3F311" w:rsidR="00CC75B9" w:rsidRDefault="00CC75B9" w:rsidP="00CC75B9">
      <w:pPr>
        <w:pStyle w:val="SkripsiNormal"/>
      </w:pPr>
    </w:p>
    <w:p w14:paraId="0091F1AA" w14:textId="39F5F847" w:rsidR="00C829F7" w:rsidRDefault="008671C5">
      <w:pPr>
        <w:pStyle w:val="TableofFigures"/>
        <w:tabs>
          <w:tab w:val="right" w:leader="dot" w:pos="6114"/>
        </w:tabs>
        <w:rPr>
          <w:rFonts w:asciiTheme="minorHAnsi" w:eastAsiaTheme="minorEastAsia" w:hAnsiTheme="minorHAnsi"/>
          <w:noProof/>
        </w:rPr>
      </w:pPr>
      <w:r>
        <w:rPr>
          <w:bCs/>
        </w:rPr>
        <w:fldChar w:fldCharType="begin"/>
      </w:r>
      <w:r>
        <w:rPr>
          <w:bCs/>
        </w:rPr>
        <w:instrText xml:space="preserve"> TOC \f F \h \z \t "Skripsi Gambar" \c </w:instrText>
      </w:r>
      <w:r>
        <w:rPr>
          <w:bCs/>
        </w:rPr>
        <w:fldChar w:fldCharType="separate"/>
      </w:r>
      <w:hyperlink w:anchor="_Toc513622073" w:history="1">
        <w:r w:rsidR="00C829F7" w:rsidRPr="00B03F6B">
          <w:rPr>
            <w:rStyle w:val="Hyperlink"/>
            <w:noProof/>
          </w:rPr>
          <w:t>Gambar 2.1 Artificial Neural Network</w:t>
        </w:r>
        <w:r w:rsidR="00C829F7">
          <w:rPr>
            <w:noProof/>
            <w:webHidden/>
          </w:rPr>
          <w:tab/>
        </w:r>
        <w:r w:rsidR="00C829F7">
          <w:rPr>
            <w:noProof/>
            <w:webHidden/>
          </w:rPr>
          <w:fldChar w:fldCharType="begin"/>
        </w:r>
        <w:r w:rsidR="00C829F7">
          <w:rPr>
            <w:noProof/>
            <w:webHidden/>
          </w:rPr>
          <w:instrText xml:space="preserve"> PAGEREF _Toc513622073 \h </w:instrText>
        </w:r>
        <w:r w:rsidR="00C829F7">
          <w:rPr>
            <w:noProof/>
            <w:webHidden/>
          </w:rPr>
        </w:r>
        <w:r w:rsidR="00C829F7">
          <w:rPr>
            <w:noProof/>
            <w:webHidden/>
          </w:rPr>
          <w:fldChar w:fldCharType="separate"/>
        </w:r>
        <w:r w:rsidR="00B6569C">
          <w:rPr>
            <w:noProof/>
            <w:webHidden/>
          </w:rPr>
          <w:t>4</w:t>
        </w:r>
        <w:r w:rsidR="00C829F7">
          <w:rPr>
            <w:noProof/>
            <w:webHidden/>
          </w:rPr>
          <w:fldChar w:fldCharType="end"/>
        </w:r>
      </w:hyperlink>
    </w:p>
    <w:p w14:paraId="79F0ACBE" w14:textId="132825DE" w:rsidR="00C829F7" w:rsidRDefault="00C829F7">
      <w:pPr>
        <w:pStyle w:val="TableofFigures"/>
        <w:tabs>
          <w:tab w:val="right" w:leader="dot" w:pos="6114"/>
        </w:tabs>
        <w:rPr>
          <w:rFonts w:asciiTheme="minorHAnsi" w:eastAsiaTheme="minorEastAsia" w:hAnsiTheme="minorHAnsi"/>
          <w:noProof/>
        </w:rPr>
      </w:pPr>
      <w:hyperlink w:anchor="_Toc513622074" w:history="1">
        <w:r w:rsidRPr="00B03F6B">
          <w:rPr>
            <w:rStyle w:val="Hyperlink"/>
            <w:noProof/>
          </w:rPr>
          <w:t>Gambar 2.2 Chip CPU</w:t>
        </w:r>
        <w:r>
          <w:rPr>
            <w:noProof/>
            <w:webHidden/>
          </w:rPr>
          <w:tab/>
        </w:r>
        <w:r>
          <w:rPr>
            <w:noProof/>
            <w:webHidden/>
          </w:rPr>
          <w:fldChar w:fldCharType="begin"/>
        </w:r>
        <w:r>
          <w:rPr>
            <w:noProof/>
            <w:webHidden/>
          </w:rPr>
          <w:instrText xml:space="preserve"> PAGEREF _Toc513622074 \h </w:instrText>
        </w:r>
        <w:r>
          <w:rPr>
            <w:noProof/>
            <w:webHidden/>
          </w:rPr>
        </w:r>
        <w:r>
          <w:rPr>
            <w:noProof/>
            <w:webHidden/>
          </w:rPr>
          <w:fldChar w:fldCharType="separate"/>
        </w:r>
        <w:r w:rsidR="00B6569C">
          <w:rPr>
            <w:noProof/>
            <w:webHidden/>
          </w:rPr>
          <w:t>6</w:t>
        </w:r>
        <w:r>
          <w:rPr>
            <w:noProof/>
            <w:webHidden/>
          </w:rPr>
          <w:fldChar w:fldCharType="end"/>
        </w:r>
      </w:hyperlink>
    </w:p>
    <w:p w14:paraId="211FF8C0" w14:textId="1A365696" w:rsidR="00C829F7" w:rsidRDefault="00C829F7">
      <w:pPr>
        <w:pStyle w:val="TableofFigures"/>
        <w:tabs>
          <w:tab w:val="right" w:leader="dot" w:pos="6114"/>
        </w:tabs>
        <w:rPr>
          <w:rFonts w:asciiTheme="minorHAnsi" w:eastAsiaTheme="minorEastAsia" w:hAnsiTheme="minorHAnsi"/>
          <w:noProof/>
        </w:rPr>
      </w:pPr>
      <w:hyperlink w:anchor="_Toc513622075" w:history="1">
        <w:r w:rsidRPr="00B03F6B">
          <w:rPr>
            <w:rStyle w:val="Hyperlink"/>
            <w:noProof/>
          </w:rPr>
          <w:t>Gambar 2.3 Chip GPU</w:t>
        </w:r>
        <w:r>
          <w:rPr>
            <w:noProof/>
            <w:webHidden/>
          </w:rPr>
          <w:tab/>
        </w:r>
        <w:r>
          <w:rPr>
            <w:noProof/>
            <w:webHidden/>
          </w:rPr>
          <w:fldChar w:fldCharType="begin"/>
        </w:r>
        <w:r>
          <w:rPr>
            <w:noProof/>
            <w:webHidden/>
          </w:rPr>
          <w:instrText xml:space="preserve"> PAGEREF _Toc513622075 \h </w:instrText>
        </w:r>
        <w:r>
          <w:rPr>
            <w:noProof/>
            <w:webHidden/>
          </w:rPr>
        </w:r>
        <w:r>
          <w:rPr>
            <w:noProof/>
            <w:webHidden/>
          </w:rPr>
          <w:fldChar w:fldCharType="separate"/>
        </w:r>
        <w:r w:rsidR="00B6569C">
          <w:rPr>
            <w:noProof/>
            <w:webHidden/>
          </w:rPr>
          <w:t>7</w:t>
        </w:r>
        <w:r>
          <w:rPr>
            <w:noProof/>
            <w:webHidden/>
          </w:rPr>
          <w:fldChar w:fldCharType="end"/>
        </w:r>
      </w:hyperlink>
    </w:p>
    <w:p w14:paraId="6296A933" w14:textId="0FB72DC3" w:rsidR="00C829F7" w:rsidRDefault="00C829F7">
      <w:pPr>
        <w:pStyle w:val="TableofFigures"/>
        <w:tabs>
          <w:tab w:val="right" w:leader="dot" w:pos="6114"/>
        </w:tabs>
        <w:rPr>
          <w:rFonts w:asciiTheme="minorHAnsi" w:eastAsiaTheme="minorEastAsia" w:hAnsiTheme="minorHAnsi"/>
          <w:noProof/>
        </w:rPr>
      </w:pPr>
      <w:hyperlink w:anchor="_Toc513622076" w:history="1">
        <w:r w:rsidRPr="00B03F6B">
          <w:rPr>
            <w:rStyle w:val="Hyperlink"/>
            <w:noProof/>
          </w:rPr>
          <w:t>Gambar 2.4 Persamaan MSE</w:t>
        </w:r>
        <w:r>
          <w:rPr>
            <w:noProof/>
            <w:webHidden/>
          </w:rPr>
          <w:tab/>
        </w:r>
        <w:r>
          <w:rPr>
            <w:noProof/>
            <w:webHidden/>
          </w:rPr>
          <w:fldChar w:fldCharType="begin"/>
        </w:r>
        <w:r>
          <w:rPr>
            <w:noProof/>
            <w:webHidden/>
          </w:rPr>
          <w:instrText xml:space="preserve"> PAGEREF _Toc513622076 \h </w:instrText>
        </w:r>
        <w:r>
          <w:rPr>
            <w:noProof/>
            <w:webHidden/>
          </w:rPr>
        </w:r>
        <w:r>
          <w:rPr>
            <w:noProof/>
            <w:webHidden/>
          </w:rPr>
          <w:fldChar w:fldCharType="separate"/>
        </w:r>
        <w:r w:rsidR="00B6569C">
          <w:rPr>
            <w:noProof/>
            <w:webHidden/>
          </w:rPr>
          <w:t>7</w:t>
        </w:r>
        <w:r>
          <w:rPr>
            <w:noProof/>
            <w:webHidden/>
          </w:rPr>
          <w:fldChar w:fldCharType="end"/>
        </w:r>
      </w:hyperlink>
    </w:p>
    <w:p w14:paraId="48E6065C" w14:textId="5BE21E01" w:rsidR="00C829F7" w:rsidRDefault="00C829F7">
      <w:pPr>
        <w:pStyle w:val="TableofFigures"/>
        <w:tabs>
          <w:tab w:val="right" w:leader="dot" w:pos="6114"/>
        </w:tabs>
        <w:rPr>
          <w:rFonts w:asciiTheme="minorHAnsi" w:eastAsiaTheme="minorEastAsia" w:hAnsiTheme="minorHAnsi"/>
          <w:noProof/>
        </w:rPr>
      </w:pPr>
      <w:hyperlink w:anchor="_Toc513622077" w:history="1">
        <w:r w:rsidRPr="00B03F6B">
          <w:rPr>
            <w:rStyle w:val="Hyperlink"/>
            <w:noProof/>
          </w:rPr>
          <w:t>Gambar 3.1 Alur Penelitian</w:t>
        </w:r>
        <w:r>
          <w:rPr>
            <w:noProof/>
            <w:webHidden/>
          </w:rPr>
          <w:tab/>
        </w:r>
        <w:r>
          <w:rPr>
            <w:noProof/>
            <w:webHidden/>
          </w:rPr>
          <w:fldChar w:fldCharType="begin"/>
        </w:r>
        <w:r>
          <w:rPr>
            <w:noProof/>
            <w:webHidden/>
          </w:rPr>
          <w:instrText xml:space="preserve"> PAGEREF _Toc513622077 \h </w:instrText>
        </w:r>
        <w:r>
          <w:rPr>
            <w:noProof/>
            <w:webHidden/>
          </w:rPr>
        </w:r>
        <w:r>
          <w:rPr>
            <w:noProof/>
            <w:webHidden/>
          </w:rPr>
          <w:fldChar w:fldCharType="separate"/>
        </w:r>
        <w:r w:rsidR="00B6569C">
          <w:rPr>
            <w:noProof/>
            <w:webHidden/>
          </w:rPr>
          <w:t>10</w:t>
        </w:r>
        <w:r>
          <w:rPr>
            <w:noProof/>
            <w:webHidden/>
          </w:rPr>
          <w:fldChar w:fldCharType="end"/>
        </w:r>
      </w:hyperlink>
    </w:p>
    <w:p w14:paraId="3B8EC26D" w14:textId="57710881" w:rsidR="00C829F7" w:rsidRDefault="00C829F7">
      <w:pPr>
        <w:pStyle w:val="TableofFigures"/>
        <w:tabs>
          <w:tab w:val="right" w:leader="dot" w:pos="6114"/>
        </w:tabs>
        <w:rPr>
          <w:rFonts w:asciiTheme="minorHAnsi" w:eastAsiaTheme="minorEastAsia" w:hAnsiTheme="minorHAnsi"/>
          <w:noProof/>
        </w:rPr>
      </w:pPr>
      <w:hyperlink w:anchor="_Toc513622078" w:history="1">
        <w:r w:rsidRPr="00B03F6B">
          <w:rPr>
            <w:rStyle w:val="Hyperlink"/>
            <w:noProof/>
          </w:rPr>
          <w:t>Gambar 3.3 Tampilan Program Simulator Self Driving Car</w:t>
        </w:r>
        <w:r>
          <w:rPr>
            <w:noProof/>
            <w:webHidden/>
          </w:rPr>
          <w:tab/>
        </w:r>
        <w:r>
          <w:rPr>
            <w:noProof/>
            <w:webHidden/>
          </w:rPr>
          <w:fldChar w:fldCharType="begin"/>
        </w:r>
        <w:r>
          <w:rPr>
            <w:noProof/>
            <w:webHidden/>
          </w:rPr>
          <w:instrText xml:space="preserve"> PAGEREF _Toc513622078 \h </w:instrText>
        </w:r>
        <w:r>
          <w:rPr>
            <w:noProof/>
            <w:webHidden/>
          </w:rPr>
        </w:r>
        <w:r>
          <w:rPr>
            <w:noProof/>
            <w:webHidden/>
          </w:rPr>
          <w:fldChar w:fldCharType="separate"/>
        </w:r>
        <w:r w:rsidR="00B6569C">
          <w:rPr>
            <w:noProof/>
            <w:webHidden/>
          </w:rPr>
          <w:t>13</w:t>
        </w:r>
        <w:r>
          <w:rPr>
            <w:noProof/>
            <w:webHidden/>
          </w:rPr>
          <w:fldChar w:fldCharType="end"/>
        </w:r>
      </w:hyperlink>
    </w:p>
    <w:p w14:paraId="6EC5A29E" w14:textId="4F22EB43" w:rsidR="00C829F7" w:rsidRDefault="00C829F7">
      <w:pPr>
        <w:pStyle w:val="TableofFigures"/>
        <w:tabs>
          <w:tab w:val="right" w:leader="dot" w:pos="6114"/>
        </w:tabs>
        <w:rPr>
          <w:rFonts w:asciiTheme="minorHAnsi" w:eastAsiaTheme="minorEastAsia" w:hAnsiTheme="minorHAnsi"/>
          <w:noProof/>
        </w:rPr>
      </w:pPr>
      <w:hyperlink w:anchor="_Toc513622079" w:history="1">
        <w:r w:rsidRPr="00B03F6B">
          <w:rPr>
            <w:rStyle w:val="Hyperlink"/>
            <w:noProof/>
          </w:rPr>
          <w:t>Gambar 3.4 Tampilan Pilih Folder</w:t>
        </w:r>
        <w:r>
          <w:rPr>
            <w:noProof/>
            <w:webHidden/>
          </w:rPr>
          <w:tab/>
        </w:r>
        <w:r>
          <w:rPr>
            <w:noProof/>
            <w:webHidden/>
          </w:rPr>
          <w:fldChar w:fldCharType="begin"/>
        </w:r>
        <w:r>
          <w:rPr>
            <w:noProof/>
            <w:webHidden/>
          </w:rPr>
          <w:instrText xml:space="preserve"> PAGEREF _Toc513622079 \h </w:instrText>
        </w:r>
        <w:r>
          <w:rPr>
            <w:noProof/>
            <w:webHidden/>
          </w:rPr>
        </w:r>
        <w:r>
          <w:rPr>
            <w:noProof/>
            <w:webHidden/>
          </w:rPr>
          <w:fldChar w:fldCharType="separate"/>
        </w:r>
        <w:r w:rsidR="00B6569C">
          <w:rPr>
            <w:noProof/>
            <w:webHidden/>
          </w:rPr>
          <w:t>14</w:t>
        </w:r>
        <w:r>
          <w:rPr>
            <w:noProof/>
            <w:webHidden/>
          </w:rPr>
          <w:fldChar w:fldCharType="end"/>
        </w:r>
      </w:hyperlink>
    </w:p>
    <w:p w14:paraId="2EFC6B21" w14:textId="1614F9AC" w:rsidR="00C829F7" w:rsidRDefault="00C829F7">
      <w:pPr>
        <w:pStyle w:val="TableofFigures"/>
        <w:tabs>
          <w:tab w:val="right" w:leader="dot" w:pos="6114"/>
        </w:tabs>
        <w:rPr>
          <w:rFonts w:asciiTheme="minorHAnsi" w:eastAsiaTheme="minorEastAsia" w:hAnsiTheme="minorHAnsi"/>
          <w:noProof/>
        </w:rPr>
      </w:pPr>
      <w:hyperlink w:anchor="_Toc513622080" w:history="1">
        <w:r w:rsidRPr="00B03F6B">
          <w:rPr>
            <w:rStyle w:val="Hyperlink"/>
            <w:noProof/>
          </w:rPr>
          <w:t>Gambar 3.5 Model Convolutional Neural Network</w:t>
        </w:r>
        <w:r>
          <w:rPr>
            <w:noProof/>
            <w:webHidden/>
          </w:rPr>
          <w:tab/>
        </w:r>
        <w:r>
          <w:rPr>
            <w:noProof/>
            <w:webHidden/>
          </w:rPr>
          <w:fldChar w:fldCharType="begin"/>
        </w:r>
        <w:r>
          <w:rPr>
            <w:noProof/>
            <w:webHidden/>
          </w:rPr>
          <w:instrText xml:space="preserve"> PAGEREF _Toc513622080 \h </w:instrText>
        </w:r>
        <w:r>
          <w:rPr>
            <w:noProof/>
            <w:webHidden/>
          </w:rPr>
        </w:r>
        <w:r>
          <w:rPr>
            <w:noProof/>
            <w:webHidden/>
          </w:rPr>
          <w:fldChar w:fldCharType="separate"/>
        </w:r>
        <w:r w:rsidR="00B6569C">
          <w:rPr>
            <w:noProof/>
            <w:webHidden/>
          </w:rPr>
          <w:t>16</w:t>
        </w:r>
        <w:r>
          <w:rPr>
            <w:noProof/>
            <w:webHidden/>
          </w:rPr>
          <w:fldChar w:fldCharType="end"/>
        </w:r>
      </w:hyperlink>
    </w:p>
    <w:p w14:paraId="24A6A1D7" w14:textId="488AB83C" w:rsidR="00C829F7" w:rsidRDefault="00C829F7">
      <w:pPr>
        <w:pStyle w:val="TableofFigures"/>
        <w:tabs>
          <w:tab w:val="right" w:leader="dot" w:pos="6114"/>
        </w:tabs>
        <w:rPr>
          <w:rFonts w:asciiTheme="minorHAnsi" w:eastAsiaTheme="minorEastAsia" w:hAnsiTheme="minorHAnsi"/>
          <w:noProof/>
        </w:rPr>
      </w:pPr>
      <w:hyperlink w:anchor="_Toc513622081" w:history="1">
        <w:r w:rsidRPr="00B03F6B">
          <w:rPr>
            <w:rStyle w:val="Hyperlink"/>
            <w:noProof/>
          </w:rPr>
          <w:t>Gambar 3.6 Tampilan Autonomous Drive</w:t>
        </w:r>
        <w:r>
          <w:rPr>
            <w:noProof/>
            <w:webHidden/>
          </w:rPr>
          <w:tab/>
        </w:r>
        <w:r>
          <w:rPr>
            <w:noProof/>
            <w:webHidden/>
          </w:rPr>
          <w:fldChar w:fldCharType="begin"/>
        </w:r>
        <w:r>
          <w:rPr>
            <w:noProof/>
            <w:webHidden/>
          </w:rPr>
          <w:instrText xml:space="preserve"> PAGEREF _Toc513622081 \h </w:instrText>
        </w:r>
        <w:r>
          <w:rPr>
            <w:noProof/>
            <w:webHidden/>
          </w:rPr>
        </w:r>
        <w:r>
          <w:rPr>
            <w:noProof/>
            <w:webHidden/>
          </w:rPr>
          <w:fldChar w:fldCharType="separate"/>
        </w:r>
        <w:r w:rsidR="00B6569C">
          <w:rPr>
            <w:noProof/>
            <w:webHidden/>
          </w:rPr>
          <w:t>18</w:t>
        </w:r>
        <w:r>
          <w:rPr>
            <w:noProof/>
            <w:webHidden/>
          </w:rPr>
          <w:fldChar w:fldCharType="end"/>
        </w:r>
      </w:hyperlink>
    </w:p>
    <w:p w14:paraId="279B6835" w14:textId="58C91A7A" w:rsidR="00C829F7" w:rsidRDefault="00C829F7">
      <w:pPr>
        <w:pStyle w:val="TableofFigures"/>
        <w:tabs>
          <w:tab w:val="right" w:leader="dot" w:pos="6114"/>
        </w:tabs>
        <w:rPr>
          <w:rFonts w:asciiTheme="minorHAnsi" w:eastAsiaTheme="minorEastAsia" w:hAnsiTheme="minorHAnsi"/>
          <w:noProof/>
        </w:rPr>
      </w:pPr>
      <w:hyperlink w:anchor="_Toc513622082" w:history="1">
        <w:r w:rsidRPr="00B03F6B">
          <w:rPr>
            <w:rStyle w:val="Hyperlink"/>
            <w:noProof/>
          </w:rPr>
          <w:t>Gambar 3.7 Skema pengiriman data</w:t>
        </w:r>
        <w:r>
          <w:rPr>
            <w:noProof/>
            <w:webHidden/>
          </w:rPr>
          <w:tab/>
        </w:r>
        <w:r>
          <w:rPr>
            <w:noProof/>
            <w:webHidden/>
          </w:rPr>
          <w:fldChar w:fldCharType="begin"/>
        </w:r>
        <w:r>
          <w:rPr>
            <w:noProof/>
            <w:webHidden/>
          </w:rPr>
          <w:instrText xml:space="preserve"> PAGEREF _Toc513622082 \h </w:instrText>
        </w:r>
        <w:r>
          <w:rPr>
            <w:noProof/>
            <w:webHidden/>
          </w:rPr>
        </w:r>
        <w:r>
          <w:rPr>
            <w:noProof/>
            <w:webHidden/>
          </w:rPr>
          <w:fldChar w:fldCharType="separate"/>
        </w:r>
        <w:r w:rsidR="00B6569C">
          <w:rPr>
            <w:noProof/>
            <w:webHidden/>
          </w:rPr>
          <w:t>18</w:t>
        </w:r>
        <w:r>
          <w:rPr>
            <w:noProof/>
            <w:webHidden/>
          </w:rPr>
          <w:fldChar w:fldCharType="end"/>
        </w:r>
      </w:hyperlink>
    </w:p>
    <w:p w14:paraId="0FF98E73" w14:textId="2BA7B67C" w:rsidR="00C829F7" w:rsidRDefault="00C829F7">
      <w:pPr>
        <w:pStyle w:val="TableofFigures"/>
        <w:tabs>
          <w:tab w:val="right" w:leader="dot" w:pos="6114"/>
        </w:tabs>
        <w:rPr>
          <w:rFonts w:asciiTheme="minorHAnsi" w:eastAsiaTheme="minorEastAsia" w:hAnsiTheme="minorHAnsi"/>
          <w:noProof/>
        </w:rPr>
      </w:pPr>
      <w:hyperlink w:anchor="_Toc513622083" w:history="1">
        <w:r w:rsidRPr="00B03F6B">
          <w:rPr>
            <w:rStyle w:val="Hyperlink"/>
            <w:noProof/>
          </w:rPr>
          <w:t>Gambar 4.1 File CSV hasil training.</w:t>
        </w:r>
        <w:r>
          <w:rPr>
            <w:noProof/>
            <w:webHidden/>
          </w:rPr>
          <w:tab/>
        </w:r>
        <w:r>
          <w:rPr>
            <w:noProof/>
            <w:webHidden/>
          </w:rPr>
          <w:fldChar w:fldCharType="begin"/>
        </w:r>
        <w:r>
          <w:rPr>
            <w:noProof/>
            <w:webHidden/>
          </w:rPr>
          <w:instrText xml:space="preserve"> PAGEREF _Toc513622083 \h </w:instrText>
        </w:r>
        <w:r>
          <w:rPr>
            <w:noProof/>
            <w:webHidden/>
          </w:rPr>
        </w:r>
        <w:r>
          <w:rPr>
            <w:noProof/>
            <w:webHidden/>
          </w:rPr>
          <w:fldChar w:fldCharType="separate"/>
        </w:r>
        <w:r w:rsidR="00B6569C">
          <w:rPr>
            <w:noProof/>
            <w:webHidden/>
          </w:rPr>
          <w:t>19</w:t>
        </w:r>
        <w:r>
          <w:rPr>
            <w:noProof/>
            <w:webHidden/>
          </w:rPr>
          <w:fldChar w:fldCharType="end"/>
        </w:r>
      </w:hyperlink>
    </w:p>
    <w:p w14:paraId="73DA9968" w14:textId="021390FA" w:rsidR="00C829F7" w:rsidRDefault="00C829F7">
      <w:pPr>
        <w:pStyle w:val="TableofFigures"/>
        <w:tabs>
          <w:tab w:val="right" w:leader="dot" w:pos="6114"/>
        </w:tabs>
        <w:rPr>
          <w:rFonts w:asciiTheme="minorHAnsi" w:eastAsiaTheme="minorEastAsia" w:hAnsiTheme="minorHAnsi"/>
          <w:noProof/>
        </w:rPr>
      </w:pPr>
      <w:hyperlink w:anchor="_Toc513622084" w:history="1">
        <w:r w:rsidRPr="00B03F6B">
          <w:rPr>
            <w:rStyle w:val="Hyperlink"/>
            <w:noProof/>
          </w:rPr>
          <w:t>Gambar 4.2 Gambar yang diambil dari tampak</w:t>
        </w:r>
        <w:r>
          <w:rPr>
            <w:noProof/>
            <w:webHidden/>
          </w:rPr>
          <w:tab/>
        </w:r>
        <w:r>
          <w:rPr>
            <w:noProof/>
            <w:webHidden/>
          </w:rPr>
          <w:fldChar w:fldCharType="begin"/>
        </w:r>
        <w:r>
          <w:rPr>
            <w:noProof/>
            <w:webHidden/>
          </w:rPr>
          <w:instrText xml:space="preserve"> PAGEREF _Toc513622084 \h </w:instrText>
        </w:r>
        <w:r>
          <w:rPr>
            <w:noProof/>
            <w:webHidden/>
          </w:rPr>
        </w:r>
        <w:r>
          <w:rPr>
            <w:noProof/>
            <w:webHidden/>
          </w:rPr>
          <w:fldChar w:fldCharType="separate"/>
        </w:r>
        <w:r w:rsidR="00B6569C">
          <w:rPr>
            <w:noProof/>
            <w:webHidden/>
          </w:rPr>
          <w:t>20</w:t>
        </w:r>
        <w:r>
          <w:rPr>
            <w:noProof/>
            <w:webHidden/>
          </w:rPr>
          <w:fldChar w:fldCharType="end"/>
        </w:r>
      </w:hyperlink>
    </w:p>
    <w:p w14:paraId="243C1D80" w14:textId="715925DC" w:rsidR="00C829F7" w:rsidRDefault="00C829F7">
      <w:pPr>
        <w:pStyle w:val="TableofFigures"/>
        <w:tabs>
          <w:tab w:val="right" w:leader="dot" w:pos="6114"/>
        </w:tabs>
        <w:rPr>
          <w:rFonts w:asciiTheme="minorHAnsi" w:eastAsiaTheme="minorEastAsia" w:hAnsiTheme="minorHAnsi"/>
          <w:noProof/>
        </w:rPr>
      </w:pPr>
      <w:hyperlink w:anchor="_Toc513622085" w:history="1">
        <w:r w:rsidRPr="00B03F6B">
          <w:rPr>
            <w:rStyle w:val="Hyperlink"/>
            <w:noProof/>
          </w:rPr>
          <w:t>Gambar 4.3 Proses Training dengan GPU</w:t>
        </w:r>
        <w:r>
          <w:rPr>
            <w:noProof/>
            <w:webHidden/>
          </w:rPr>
          <w:tab/>
        </w:r>
        <w:r>
          <w:rPr>
            <w:noProof/>
            <w:webHidden/>
          </w:rPr>
          <w:fldChar w:fldCharType="begin"/>
        </w:r>
        <w:r>
          <w:rPr>
            <w:noProof/>
            <w:webHidden/>
          </w:rPr>
          <w:instrText xml:space="preserve"> PAGEREF _Toc513622085 \h </w:instrText>
        </w:r>
        <w:r>
          <w:rPr>
            <w:noProof/>
            <w:webHidden/>
          </w:rPr>
        </w:r>
        <w:r>
          <w:rPr>
            <w:noProof/>
            <w:webHidden/>
          </w:rPr>
          <w:fldChar w:fldCharType="separate"/>
        </w:r>
        <w:r w:rsidR="00B6569C">
          <w:rPr>
            <w:noProof/>
            <w:webHidden/>
          </w:rPr>
          <w:t>21</w:t>
        </w:r>
        <w:r>
          <w:rPr>
            <w:noProof/>
            <w:webHidden/>
          </w:rPr>
          <w:fldChar w:fldCharType="end"/>
        </w:r>
      </w:hyperlink>
    </w:p>
    <w:p w14:paraId="31446E93" w14:textId="3479E9B0" w:rsidR="00C829F7" w:rsidRDefault="00C829F7">
      <w:pPr>
        <w:pStyle w:val="TableofFigures"/>
        <w:tabs>
          <w:tab w:val="right" w:leader="dot" w:pos="6114"/>
        </w:tabs>
        <w:rPr>
          <w:rFonts w:asciiTheme="minorHAnsi" w:eastAsiaTheme="minorEastAsia" w:hAnsiTheme="minorHAnsi"/>
          <w:noProof/>
        </w:rPr>
      </w:pPr>
      <w:hyperlink w:anchor="_Toc513622086" w:history="1">
        <w:r w:rsidRPr="00B03F6B">
          <w:rPr>
            <w:rStyle w:val="Hyperlink"/>
            <w:noProof/>
          </w:rPr>
          <w:t>Gambar 4.4 Proses Training dengan CPU</w:t>
        </w:r>
        <w:r>
          <w:rPr>
            <w:noProof/>
            <w:webHidden/>
          </w:rPr>
          <w:tab/>
        </w:r>
        <w:r>
          <w:rPr>
            <w:noProof/>
            <w:webHidden/>
          </w:rPr>
          <w:fldChar w:fldCharType="begin"/>
        </w:r>
        <w:r>
          <w:rPr>
            <w:noProof/>
            <w:webHidden/>
          </w:rPr>
          <w:instrText xml:space="preserve"> PAGEREF _Toc513622086 \h </w:instrText>
        </w:r>
        <w:r>
          <w:rPr>
            <w:noProof/>
            <w:webHidden/>
          </w:rPr>
        </w:r>
        <w:r>
          <w:rPr>
            <w:noProof/>
            <w:webHidden/>
          </w:rPr>
          <w:fldChar w:fldCharType="separate"/>
        </w:r>
        <w:r w:rsidR="00B6569C">
          <w:rPr>
            <w:noProof/>
            <w:webHidden/>
          </w:rPr>
          <w:t>21</w:t>
        </w:r>
        <w:r>
          <w:rPr>
            <w:noProof/>
            <w:webHidden/>
          </w:rPr>
          <w:fldChar w:fldCharType="end"/>
        </w:r>
      </w:hyperlink>
    </w:p>
    <w:p w14:paraId="2952C449" w14:textId="559D7579" w:rsidR="00C829F7" w:rsidRDefault="00C829F7">
      <w:pPr>
        <w:pStyle w:val="TableofFigures"/>
        <w:tabs>
          <w:tab w:val="right" w:leader="dot" w:pos="6114"/>
        </w:tabs>
        <w:rPr>
          <w:rFonts w:asciiTheme="minorHAnsi" w:eastAsiaTheme="minorEastAsia" w:hAnsiTheme="minorHAnsi"/>
          <w:noProof/>
        </w:rPr>
      </w:pPr>
      <w:hyperlink w:anchor="_Toc513622087" w:history="1">
        <w:r w:rsidRPr="00B03F6B">
          <w:rPr>
            <w:rStyle w:val="Hyperlink"/>
            <w:noProof/>
          </w:rPr>
          <w:t>Gambar 4.5 Akurasi dan Loss yang dihasilkan oleh model yang ditraining menggunakan GPU</w:t>
        </w:r>
        <w:r>
          <w:rPr>
            <w:noProof/>
            <w:webHidden/>
          </w:rPr>
          <w:tab/>
        </w:r>
        <w:r>
          <w:rPr>
            <w:noProof/>
            <w:webHidden/>
          </w:rPr>
          <w:fldChar w:fldCharType="begin"/>
        </w:r>
        <w:r>
          <w:rPr>
            <w:noProof/>
            <w:webHidden/>
          </w:rPr>
          <w:instrText xml:space="preserve"> PAGEREF _Toc513622087 \h </w:instrText>
        </w:r>
        <w:r>
          <w:rPr>
            <w:noProof/>
            <w:webHidden/>
          </w:rPr>
        </w:r>
        <w:r>
          <w:rPr>
            <w:noProof/>
            <w:webHidden/>
          </w:rPr>
          <w:fldChar w:fldCharType="separate"/>
        </w:r>
        <w:r w:rsidR="00B6569C">
          <w:rPr>
            <w:noProof/>
            <w:webHidden/>
          </w:rPr>
          <w:t>23</w:t>
        </w:r>
        <w:r>
          <w:rPr>
            <w:noProof/>
            <w:webHidden/>
          </w:rPr>
          <w:fldChar w:fldCharType="end"/>
        </w:r>
      </w:hyperlink>
    </w:p>
    <w:p w14:paraId="6740F7EA" w14:textId="54D82B71" w:rsidR="00C829F7" w:rsidRDefault="00C829F7">
      <w:pPr>
        <w:pStyle w:val="TableofFigures"/>
        <w:tabs>
          <w:tab w:val="right" w:leader="dot" w:pos="6114"/>
        </w:tabs>
        <w:rPr>
          <w:rFonts w:asciiTheme="minorHAnsi" w:eastAsiaTheme="minorEastAsia" w:hAnsiTheme="minorHAnsi"/>
          <w:noProof/>
        </w:rPr>
      </w:pPr>
      <w:hyperlink w:anchor="_Toc513622088" w:history="1">
        <w:r w:rsidRPr="00B03F6B">
          <w:rPr>
            <w:rStyle w:val="Hyperlink"/>
            <w:noProof/>
          </w:rPr>
          <w:t>Gambar 4.6 Akurasi dan Loss yang dihasilkan oleh model yang ditraining menggunakan CPU</w:t>
        </w:r>
        <w:r>
          <w:rPr>
            <w:noProof/>
            <w:webHidden/>
          </w:rPr>
          <w:tab/>
        </w:r>
        <w:r>
          <w:rPr>
            <w:noProof/>
            <w:webHidden/>
          </w:rPr>
          <w:fldChar w:fldCharType="begin"/>
        </w:r>
        <w:r>
          <w:rPr>
            <w:noProof/>
            <w:webHidden/>
          </w:rPr>
          <w:instrText xml:space="preserve"> PAGEREF _Toc513622088 \h </w:instrText>
        </w:r>
        <w:r>
          <w:rPr>
            <w:noProof/>
            <w:webHidden/>
          </w:rPr>
        </w:r>
        <w:r>
          <w:rPr>
            <w:noProof/>
            <w:webHidden/>
          </w:rPr>
          <w:fldChar w:fldCharType="separate"/>
        </w:r>
        <w:r w:rsidR="00B6569C">
          <w:rPr>
            <w:noProof/>
            <w:webHidden/>
          </w:rPr>
          <w:t>24</w:t>
        </w:r>
        <w:r>
          <w:rPr>
            <w:noProof/>
            <w:webHidden/>
          </w:rPr>
          <w:fldChar w:fldCharType="end"/>
        </w:r>
      </w:hyperlink>
    </w:p>
    <w:p w14:paraId="4273AC37" w14:textId="2A071490" w:rsidR="00C829F7" w:rsidRDefault="00C829F7">
      <w:pPr>
        <w:pStyle w:val="TableofFigures"/>
        <w:tabs>
          <w:tab w:val="right" w:leader="dot" w:pos="6114"/>
        </w:tabs>
        <w:rPr>
          <w:rFonts w:asciiTheme="minorHAnsi" w:eastAsiaTheme="minorEastAsia" w:hAnsiTheme="minorHAnsi"/>
          <w:noProof/>
        </w:rPr>
      </w:pPr>
      <w:hyperlink w:anchor="_Toc513622089" w:history="1">
        <w:r w:rsidRPr="00B03F6B">
          <w:rPr>
            <w:rStyle w:val="Hyperlink"/>
            <w:noProof/>
          </w:rPr>
          <w:t>Gambar 4.7 Akurasi dan Loss yang dihasilkan oleh model yang ditraining menggunakan GPU dengan 100 Epoch</w:t>
        </w:r>
        <w:r>
          <w:rPr>
            <w:noProof/>
            <w:webHidden/>
          </w:rPr>
          <w:tab/>
        </w:r>
        <w:r>
          <w:rPr>
            <w:noProof/>
            <w:webHidden/>
          </w:rPr>
          <w:fldChar w:fldCharType="begin"/>
        </w:r>
        <w:r>
          <w:rPr>
            <w:noProof/>
            <w:webHidden/>
          </w:rPr>
          <w:instrText xml:space="preserve"> PAGEREF _Toc513622089 \h </w:instrText>
        </w:r>
        <w:r>
          <w:rPr>
            <w:noProof/>
            <w:webHidden/>
          </w:rPr>
        </w:r>
        <w:r>
          <w:rPr>
            <w:noProof/>
            <w:webHidden/>
          </w:rPr>
          <w:fldChar w:fldCharType="separate"/>
        </w:r>
        <w:r w:rsidR="00B6569C">
          <w:rPr>
            <w:noProof/>
            <w:webHidden/>
          </w:rPr>
          <w:t>25</w:t>
        </w:r>
        <w:r>
          <w:rPr>
            <w:noProof/>
            <w:webHidden/>
          </w:rPr>
          <w:fldChar w:fldCharType="end"/>
        </w:r>
      </w:hyperlink>
    </w:p>
    <w:p w14:paraId="6AA29C82" w14:textId="374CBE93" w:rsidR="00C829F7" w:rsidRDefault="00C829F7">
      <w:pPr>
        <w:pStyle w:val="TableofFigures"/>
        <w:tabs>
          <w:tab w:val="right" w:leader="dot" w:pos="6114"/>
        </w:tabs>
        <w:rPr>
          <w:rFonts w:asciiTheme="minorHAnsi" w:eastAsiaTheme="minorEastAsia" w:hAnsiTheme="minorHAnsi"/>
          <w:noProof/>
        </w:rPr>
      </w:pPr>
      <w:hyperlink w:anchor="_Toc513622090" w:history="1">
        <w:r w:rsidRPr="00B03F6B">
          <w:rPr>
            <w:rStyle w:val="Hyperlink"/>
            <w:noProof/>
          </w:rPr>
          <w:t>Gambar 4.8 Visual Testing</w:t>
        </w:r>
        <w:r>
          <w:rPr>
            <w:noProof/>
            <w:webHidden/>
          </w:rPr>
          <w:tab/>
        </w:r>
        <w:r>
          <w:rPr>
            <w:noProof/>
            <w:webHidden/>
          </w:rPr>
          <w:fldChar w:fldCharType="begin"/>
        </w:r>
        <w:r>
          <w:rPr>
            <w:noProof/>
            <w:webHidden/>
          </w:rPr>
          <w:instrText xml:space="preserve"> PAGEREF _Toc513622090 \h </w:instrText>
        </w:r>
        <w:r>
          <w:rPr>
            <w:noProof/>
            <w:webHidden/>
          </w:rPr>
        </w:r>
        <w:r>
          <w:rPr>
            <w:noProof/>
            <w:webHidden/>
          </w:rPr>
          <w:fldChar w:fldCharType="separate"/>
        </w:r>
        <w:r w:rsidR="00B6569C">
          <w:rPr>
            <w:noProof/>
            <w:webHidden/>
          </w:rPr>
          <w:t>27</w:t>
        </w:r>
        <w:r>
          <w:rPr>
            <w:noProof/>
            <w:webHidden/>
          </w:rPr>
          <w:fldChar w:fldCharType="end"/>
        </w:r>
      </w:hyperlink>
    </w:p>
    <w:p w14:paraId="7B5B21F5" w14:textId="79250D66" w:rsidR="00C829F7" w:rsidRDefault="00C829F7">
      <w:pPr>
        <w:pStyle w:val="TableofFigures"/>
        <w:tabs>
          <w:tab w:val="right" w:leader="dot" w:pos="6114"/>
        </w:tabs>
        <w:rPr>
          <w:rFonts w:asciiTheme="minorHAnsi" w:eastAsiaTheme="minorEastAsia" w:hAnsiTheme="minorHAnsi"/>
          <w:noProof/>
        </w:rPr>
      </w:pPr>
      <w:hyperlink w:anchor="_Toc513622091" w:history="1">
        <w:r w:rsidRPr="00B03F6B">
          <w:rPr>
            <w:rStyle w:val="Hyperlink"/>
            <w:noProof/>
          </w:rPr>
          <w:t>Gambar 4.9 Area rawan pinalti</w:t>
        </w:r>
        <w:r>
          <w:rPr>
            <w:noProof/>
            <w:webHidden/>
          </w:rPr>
          <w:tab/>
        </w:r>
        <w:r>
          <w:rPr>
            <w:noProof/>
            <w:webHidden/>
          </w:rPr>
          <w:fldChar w:fldCharType="begin"/>
        </w:r>
        <w:r>
          <w:rPr>
            <w:noProof/>
            <w:webHidden/>
          </w:rPr>
          <w:instrText xml:space="preserve"> PAGEREF _Toc513622091 \h </w:instrText>
        </w:r>
        <w:r>
          <w:rPr>
            <w:noProof/>
            <w:webHidden/>
          </w:rPr>
        </w:r>
        <w:r>
          <w:rPr>
            <w:noProof/>
            <w:webHidden/>
          </w:rPr>
          <w:fldChar w:fldCharType="separate"/>
        </w:r>
        <w:r w:rsidR="00B6569C">
          <w:rPr>
            <w:noProof/>
            <w:webHidden/>
          </w:rPr>
          <w:t>28</w:t>
        </w:r>
        <w:r>
          <w:rPr>
            <w:noProof/>
            <w:webHidden/>
          </w:rPr>
          <w:fldChar w:fldCharType="end"/>
        </w:r>
      </w:hyperlink>
    </w:p>
    <w:p w14:paraId="4CF0A3E0" w14:textId="52E043B2" w:rsidR="00CC75B9" w:rsidRDefault="008671C5" w:rsidP="002E0396">
      <w:pPr>
        <w:pStyle w:val="SkripsiNormal"/>
        <w:ind w:left="1134" w:hanging="1134"/>
      </w:pPr>
      <w:r>
        <w:rPr>
          <w:rFonts w:eastAsiaTheme="minorHAnsi" w:cstheme="minorBidi"/>
          <w:bCs w:val="0"/>
          <w:szCs w:val="22"/>
        </w:rPr>
        <w:fldChar w:fldCharType="end"/>
      </w:r>
    </w:p>
    <w:p w14:paraId="4649D949" w14:textId="11C4EDDA"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7A7A93F" w14:textId="52E8C13B" w:rsidR="767CCCA7" w:rsidRDefault="767CCCA7" w:rsidP="00CC75B9">
      <w:pPr>
        <w:pStyle w:val="SkripsiHeader"/>
      </w:pPr>
      <w:bookmarkStart w:id="8" w:name="_Toc513622968"/>
      <w:r w:rsidRPr="767CCCA7">
        <w:lastRenderedPageBreak/>
        <w:t>DAFTAR TABEL</w:t>
      </w:r>
      <w:bookmarkEnd w:id="8"/>
    </w:p>
    <w:p w14:paraId="4938BDEA" w14:textId="5A61B71B" w:rsidR="767CCCA7" w:rsidRDefault="767CCCA7" w:rsidP="767CCCA7">
      <w:pPr>
        <w:pStyle w:val="NoSpacing"/>
        <w:rPr>
          <w:rFonts w:ascii="Times New Roman" w:eastAsia="Times New Roman" w:hAnsi="Times New Roman" w:cs="Times New Roman"/>
          <w:b/>
          <w:bCs/>
          <w:sz w:val="24"/>
          <w:szCs w:val="24"/>
        </w:rPr>
      </w:pPr>
    </w:p>
    <w:p w14:paraId="23C06E1A" w14:textId="77777777" w:rsidR="006437E5" w:rsidRDefault="006437E5" w:rsidP="006437E5">
      <w:pPr>
        <w:pStyle w:val="SkripsiHeader"/>
        <w:sectPr w:rsidR="006437E5" w:rsidSect="001A16AE">
          <w:footerReference w:type="default" r:id="rId10"/>
          <w:pgSz w:w="8391" w:h="11907"/>
          <w:pgMar w:top="850" w:right="850" w:bottom="850" w:left="1417" w:header="720" w:footer="720" w:gutter="0"/>
          <w:pgNumType w:fmt="lowerRoman" w:start="1"/>
          <w:cols w:space="720"/>
          <w:docGrid w:linePitch="360"/>
        </w:sectPr>
      </w:pPr>
    </w:p>
    <w:p w14:paraId="4735B6EE" w14:textId="28140995" w:rsidR="767CCCA7" w:rsidRDefault="767CCCA7" w:rsidP="006437E5">
      <w:pPr>
        <w:pStyle w:val="SkripsiHeader"/>
      </w:pPr>
      <w:bookmarkStart w:id="9" w:name="_Toc513622969"/>
      <w:r w:rsidRPr="767CCCA7">
        <w:lastRenderedPageBreak/>
        <w:t>BAB I</w:t>
      </w:r>
      <w:r w:rsidR="006437E5">
        <w:br/>
      </w:r>
      <w:r w:rsidRPr="767CCCA7">
        <w:t>PENDAHULUAN</w:t>
      </w:r>
      <w:bookmarkEnd w:id="9"/>
    </w:p>
    <w:p w14:paraId="2E5B459F" w14:textId="77777777" w:rsidR="00D55D83" w:rsidRPr="00D55D83" w:rsidRDefault="00D55D83" w:rsidP="00D55D83">
      <w:pPr>
        <w:pStyle w:val="SkripsiHiddenBab"/>
      </w:pPr>
      <w:r w:rsidRPr="00D55D83">
        <w:t>BAB I PENDAHULUAN</w:t>
      </w:r>
    </w:p>
    <w:p w14:paraId="2ADD442F" w14:textId="551F570C" w:rsidR="006437E5" w:rsidRPr="00D55D83" w:rsidRDefault="001A16AE" w:rsidP="00D55D83">
      <w:pPr>
        <w:pStyle w:val="SkripsiSubLevel1"/>
      </w:pPr>
      <w:bookmarkStart w:id="10" w:name="_Toc513622970"/>
      <w:r w:rsidRPr="00D55D83">
        <w:t>Latar Belakang</w:t>
      </w:r>
      <w:bookmarkEnd w:id="10"/>
    </w:p>
    <w:p w14:paraId="473A458C" w14:textId="2177B60F" w:rsidR="001A16AE" w:rsidRDefault="00524AF4" w:rsidP="0072503E">
      <w:pPr>
        <w:pStyle w:val="SkripsiIsiLevel1"/>
      </w:pPr>
      <w:r>
        <w:t xml:space="preserve">Perkembangan </w:t>
      </w:r>
      <w:r w:rsidR="005B5EC3">
        <w:t xml:space="preserve">self-driving car semakin lama semakin baik, banyak perusahaan berlomba-lomba membuat mobilnya sendiri untuk dapat dikendarai tanpa pengemudi. Hal salah satunya disebabkan oleh kemajuan di bidang teknik Machine Learning, yaitu Deep </w:t>
      </w:r>
      <w:r w:rsidR="00EF75E1">
        <w:t>Learning</w:t>
      </w:r>
      <w:r w:rsidR="005B5EC3">
        <w:t xml:space="preserve">. Pada dasarnya Deep </w:t>
      </w:r>
      <w:r w:rsidR="00EF75E1">
        <w:t>Learning</w:t>
      </w:r>
      <w:r w:rsidR="005B5EC3">
        <w:t xml:space="preserve"> adalah Artificial Neural Network dengan jumlah Hidden Layer yang sangat banyak, maka dari itu dis</w:t>
      </w:r>
      <w:r w:rsidR="002400E3">
        <w:t>e</w:t>
      </w:r>
      <w:r w:rsidR="005B5EC3">
        <w:t>but “</w:t>
      </w:r>
      <w:r w:rsidR="005B5EC3" w:rsidRPr="00EF75E1">
        <w:rPr>
          <w:i/>
        </w:rPr>
        <w:t>deep</w:t>
      </w:r>
      <w:r w:rsidR="005B5EC3">
        <w:t xml:space="preserve">”. Teknik ini pertama kali dikenalkan </w:t>
      </w:r>
      <w:r w:rsidR="00614472">
        <w:t xml:space="preserve">sudah sejak </w:t>
      </w:r>
      <w:r w:rsidR="00DA0D7D">
        <w:t>1986</w:t>
      </w:r>
      <w:r w:rsidR="004652C1">
        <w:t xml:space="preserve"> dengan nama Backpropagation </w:t>
      </w:r>
      <w:r w:rsidR="00261BC9">
        <w:rPr>
          <w:rStyle w:val="FootnoteReference"/>
        </w:rPr>
        <w:fldChar w:fldCharType="begin" w:fldLock="1"/>
      </w:r>
      <w:r w:rsidR="00202DB1">
        <w:instrText>ADDIN CSL_CITATION { "citationItems" : [ { "id" : "ITEM-1", "itemData" : { "abstract" : "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u2018hidden\u2019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Nature", "id" : "ITEM-1", "issued" : { "date-parts" : [ [ "1986", "10", "9" ] ] }, "page" : "533", "publisher" : "Nature Publishing Group", "title" : "Learning representations by back-propagating errors", "type" : "article-journal", "volume" : "323" }, "uris" : [ "http://www.mendeley.com/documents/?uuid=c8593c32-4e51-42f5-ba77-fff19810daf8" ] } ], "mendeley" : { "formattedCitation" : "(Rumelhart, Hinton and Williams, 1986)", "plainTextFormattedCitation" : "(Rumelhart, Hinton and Williams, 1986)", "previouslyFormattedCitation" : "(Rumelhart, Hinton and Williams, 1986)" }, "properties" : { "noteIndex" : 0 }, "schema" : "https://github.com/citation-style-language/schema/raw/master/csl-citation.json" }</w:instrText>
      </w:r>
      <w:r w:rsidR="00261BC9">
        <w:rPr>
          <w:rStyle w:val="FootnoteReference"/>
        </w:rPr>
        <w:fldChar w:fldCharType="separate"/>
      </w:r>
      <w:r w:rsidR="00202DB1" w:rsidRPr="00202DB1">
        <w:rPr>
          <w:noProof/>
        </w:rPr>
        <w:t>(Rumelhart, Hinton and Williams, 1986)</w:t>
      </w:r>
      <w:r w:rsidR="00261BC9">
        <w:rPr>
          <w:rStyle w:val="FootnoteReference"/>
        </w:rPr>
        <w:fldChar w:fldCharType="end"/>
      </w:r>
      <w:r w:rsidR="00614472">
        <w:t>,</w:t>
      </w:r>
      <w:r w:rsidR="00DA0D7D">
        <w:t xml:space="preserve"> namun teknik ini tidak berkembang dengan pesat karena sulit diaplikasikan ke masalah yang lebih besar. Setelah itu pada tahun 2006 muncul ide bahwa seharusnya neural network seharusnya tidak dibangun atas 2 atau 3 layer saja, namun lebih dari itu, dari situ lah muncul istilah </w:t>
      </w:r>
      <w:r w:rsidR="00EF75E1" w:rsidRPr="00EF75E1">
        <w:rPr>
          <w:i/>
        </w:rPr>
        <w:t>D</w:t>
      </w:r>
      <w:r w:rsidR="00DA0D7D" w:rsidRPr="00EF75E1">
        <w:rPr>
          <w:i/>
        </w:rPr>
        <w:t xml:space="preserve">eep </w:t>
      </w:r>
      <w:r w:rsidR="00EF75E1" w:rsidRPr="00EF75E1">
        <w:rPr>
          <w:i/>
        </w:rPr>
        <w:t>L</w:t>
      </w:r>
      <w:r w:rsidR="00DA0D7D" w:rsidRPr="00EF75E1">
        <w:rPr>
          <w:i/>
        </w:rPr>
        <w:t>earning</w:t>
      </w:r>
      <w:r w:rsidR="00DA0D7D">
        <w:t xml:space="preserve"> </w:t>
      </w:r>
      <w:r w:rsidR="00261BC9">
        <w:rPr>
          <w:rStyle w:val="FootnoteReference"/>
        </w:rPr>
        <w:fldChar w:fldCharType="begin" w:fldLock="1"/>
      </w:r>
      <w:r w:rsidR="00202DB1">
        <w:instrText>ADDIN CSL_CITATION { "citationItems" : [ { "id" : "ITEM-1", "itemData" : { "DOI" : "10.1.1.72.4580", "ISBN" : "1002620262", "ISSN" : "00099104", "PMID" : "11359439", "abstract" : "One long-term goal of machine learning research is to produce methods that are applicable to highly complex tasks, such as perception (vision, audition), rea- soning, intelligent control, and other artificially intelligent behaviors. We argue that in order to progress toward this goal, the Machine Learning community must endeavor to discover algorithms that can learn highly complex functions, withmin- imal need for prior knowledge, and with minimal human intervention. We present mathematical and empirical evidence suggesting that many popular approaches to non-parametric learning, particularly kernel methods, are fundamentally lim- ited in their ability to learn complex high-dimensional functions. Our analysis focuses on two problems. First, kernel machines are shallow architectures, in which one large layer of simple template matchers is followed by a single layer of trainable coefficients. We argue that shallow architectures can be very ineffi- cient in terms of required number of computational elements and examples. Sec- ond, we analyze a limitation of kernel machines with a local kernel, linked to the curse of dimensionality, that applies to supervised, unsupervised (manifold learn- ing) and semi-supervised kernel machines. Using empirical results on invariant image recognition tasks, kernel methods are compared with deep architectures, in which lower-level features or concepts are progressively combined into more ab- stract and higher-level representations. We argue that deep architectures have the potential to generalize in non-local ways, i.e., beyond immediate neighbors, and that this is crucial in order to make progress on the kind of complex tasks required for artificial intelligence. 1", "author" : [ { "dropping-particle" : "", "family" : "Bengio", "given" : "Yoshua", "non-dropping-particle" : "", "parse-names" : false, "suffix" : "" }, { "dropping-particle" : "", "family" : "Lecun", "given" : "Yann", "non-dropping-particle" : "", "parse-names" : false, "suffix" : "" } ], "container-title" : "Large Scale Kernel Machines", "id" : "ITEM-1", "issue" : "1", "issued" : { "date-parts" : [ [ "2007" ] ] }, "page" : "321-360", "title" : "Scaling Learning Algorithms towards AI", "type" : "article-journal" }, "uris" : [ "http://www.mendeley.com/documents/?uuid=6e98eedd-7666-4956-bb36-5373225f05f9" ] } ], "mendeley" : { "formattedCitation" : "(Bengio and Lecun, 2007)", "plainTextFormattedCitation" : "(Bengio and Lecun, 2007)", "previouslyFormattedCitation" : "(Bengio and Lecun, 2007)" }, "properties" : { "noteIndex" : 0 }, "schema" : "https://github.com/citation-style-language/schema/raw/master/csl-citation.json" }</w:instrText>
      </w:r>
      <w:r w:rsidR="00261BC9">
        <w:rPr>
          <w:rStyle w:val="FootnoteReference"/>
        </w:rPr>
        <w:fldChar w:fldCharType="separate"/>
      </w:r>
      <w:r w:rsidR="00202DB1" w:rsidRPr="00202DB1">
        <w:rPr>
          <w:noProof/>
        </w:rPr>
        <w:t>(Bengio and Lecun, 2007)</w:t>
      </w:r>
      <w:r w:rsidR="00261BC9">
        <w:rPr>
          <w:rStyle w:val="FootnoteReference"/>
        </w:rPr>
        <w:fldChar w:fldCharType="end"/>
      </w:r>
      <w:r w:rsidR="00DA0D7D">
        <w:t>.</w:t>
      </w:r>
      <w:r w:rsidR="0072503E">
        <w:t xml:space="preserve"> </w:t>
      </w:r>
      <w:r w:rsidR="00614472">
        <w:t>Seiring dengan perkembangan jaman, pada tahun 201</w:t>
      </w:r>
      <w:r w:rsidR="0072503E">
        <w:t>2</w:t>
      </w:r>
      <w:r w:rsidR="00614472">
        <w:t xml:space="preserve"> perkembangan GPU meningkat secara signifikan, yang salah satu efeknya adalah memungkinkan melatih neural network dengan menggunakan GPU</w:t>
      </w:r>
      <w:r w:rsidR="0072503E">
        <w:t xml:space="preserve"> </w:t>
      </w:r>
      <w:r w:rsidR="00261BC9">
        <w:rPr>
          <w:rStyle w:val="FootnoteReference"/>
        </w:rPr>
        <w:fldChar w:fldCharType="begin" w:fldLock="1"/>
      </w:r>
      <w:r w:rsidR="00202DB1">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b0686111-1b4c-45b9-a810-19ea1add1821" ] } ], "mendeley" : { "formattedCitation" : "(Krizhevsky, Sutskever and Geoffrey E., 2012)", "plainTextFormattedCitation" : "(Krizhevsky, Sutskever and Geoffrey E., 2012)", "previouslyFormattedCitation" : "(Krizhevsky, Sutskever and Geoffrey E., 2012)" }, "properties" : { "noteIndex" : 0 }, "schema" : "https://github.com/citation-style-language/schema/raw/master/csl-citation.json" }</w:instrText>
      </w:r>
      <w:r w:rsidR="00261BC9">
        <w:rPr>
          <w:rStyle w:val="FootnoteReference"/>
        </w:rPr>
        <w:fldChar w:fldCharType="separate"/>
      </w:r>
      <w:r w:rsidR="00202DB1" w:rsidRPr="00202DB1">
        <w:rPr>
          <w:bCs w:val="0"/>
          <w:noProof/>
        </w:rPr>
        <w:t>(Krizhevsky, Sutskever and Geoffrey E., 2012)</w:t>
      </w:r>
      <w:r w:rsidR="00261BC9">
        <w:rPr>
          <w:rStyle w:val="FootnoteReference"/>
        </w:rPr>
        <w:fldChar w:fldCharType="end"/>
      </w:r>
      <w:r w:rsidR="00614472">
        <w:t xml:space="preserve">. Sejak saat itu banyak penelitian tentang Deep Neural Network, beberapa aplikasi yang digunakan antara lain Image Recognition, Voice Recognition, Pattern Recognition, Natural Languange Processing, dan lain-lain. Perkembangan Deep Neural Network di bidang Image Recognition, dalam beberapa aspek dapat mengimbangi dan bahkan lebih baik dibanding </w:t>
      </w:r>
      <w:r w:rsidR="00EF75E1">
        <w:t>manusia</w:t>
      </w:r>
      <w:r w:rsidR="00D228AF">
        <w:t xml:space="preserve"> </w:t>
      </w:r>
      <w:r w:rsidR="00D228AF">
        <w:fldChar w:fldCharType="begin" w:fldLock="1"/>
      </w:r>
      <w:r w:rsidR="00186785">
        <w:instrText>ADDIN CSL_CITATION { "citationItems" : [ { "id" : "ITEM-1", "itemData" : { "DOI" : "10.1109/ICCV.2015.123", "ISBN" : "9781467383912", "ISSN" : "15505499", "PMID" : "7410480", "abstract" : "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our PReLU networks (PReLU-nets), we achieve 4.94% top-5 test error on the ImageNet 2012 classification dataset. This is a 26% relative improvement over the ILSVRC 2014 winner (GoogLeNet, 6.66%). To our knowledge, our result is the first to surpass human-level performance (5.1%, Russakovsky et al.) on this visual recognition challenge.",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Proceedings of the IEEE International Conference on Computer Vision", "id" : "ITEM-1", "issued" : { "date-parts" : [ [ "2015" ] ] }, "page" : "1026-1034", "title" : "Delving deep into rectifiers: Surpassing human-level performance on imagenet classification", "type" : "article-journal", "volume" : "2015 Inter" }, "uris" : [ "http://www.mendeley.com/documents/?uuid=ab34b997-a2c6-45ad-8dc1-556284e14352" ] } ], "mendeley" : { "formattedCitation" : "(He &lt;i&gt;et al.&lt;/i&gt;, 2015)", "plainTextFormattedCitation" : "(He et al., 2015)", "previouslyFormattedCitation" : "(He &lt;i&gt;et al.&lt;/i&gt;, 2015)" }, "properties" : { "noteIndex" : 0 }, "schema" : "https://github.com/citation-style-language/schema/raw/master/csl-citation.json" }</w:instrText>
      </w:r>
      <w:r w:rsidR="00D228AF">
        <w:fldChar w:fldCharType="separate"/>
      </w:r>
      <w:r w:rsidR="00D228AF" w:rsidRPr="00D228AF">
        <w:rPr>
          <w:noProof/>
        </w:rPr>
        <w:t xml:space="preserve">(He </w:t>
      </w:r>
      <w:r w:rsidR="00D228AF" w:rsidRPr="00D228AF">
        <w:rPr>
          <w:i/>
          <w:noProof/>
        </w:rPr>
        <w:t>et al.</w:t>
      </w:r>
      <w:r w:rsidR="00D228AF" w:rsidRPr="00D228AF">
        <w:rPr>
          <w:noProof/>
        </w:rPr>
        <w:t>, 2015)</w:t>
      </w:r>
      <w:r w:rsidR="00D228AF">
        <w:fldChar w:fldCharType="end"/>
      </w:r>
      <w:r w:rsidR="00614472">
        <w:t>.</w:t>
      </w:r>
    </w:p>
    <w:p w14:paraId="17F8CEAC" w14:textId="7A7BD6AD" w:rsidR="00933BA1" w:rsidRDefault="00614472" w:rsidP="00E30884">
      <w:pPr>
        <w:pStyle w:val="SkripsiIsiLevel1"/>
      </w:pPr>
      <w:r>
        <w:t xml:space="preserve">Dari sini penulis ingin mencoba menunjukkan bagaimana </w:t>
      </w:r>
      <w:r w:rsidR="009D5D57">
        <w:t xml:space="preserve">pemanfaatan Deep Learning </w:t>
      </w:r>
      <w:r w:rsidR="00933BA1">
        <w:t xml:space="preserve">spesifik pada kasus Self Driving Car. Kendala dari topik tersebut membutuhkan kompleksitas dan biaya yang cukup tinggi, karena membutuhkan mobil dengan spesifikasi yang memadai, lalu dibutuhkan modifikasi pada mobil itu, hingga memasangkan perangkat lunak untuk mengontrol mobil tersebut. Pada bulan </w:t>
      </w:r>
      <w:r w:rsidR="00987B34">
        <w:t>Februari</w:t>
      </w:r>
      <w:r w:rsidR="00933BA1">
        <w:t xml:space="preserve"> 2017, salah satu perusahaan Online Course yang bernama Udacity, meng-open-source kan salah satu produknya yaitu Udacity Self Driving Simulator</w:t>
      </w:r>
      <w:r w:rsidR="00DD574D">
        <w:t xml:space="preserve"> </w:t>
      </w:r>
      <w:r w:rsidR="00202DB1">
        <w:fldChar w:fldCharType="begin" w:fldLock="1"/>
      </w:r>
      <w:r w:rsidR="00D228AF">
        <w:instrText>ADDIN CSL_CITATION { "citationItems" : [ { "id" : "ITEM-1", "itemData" : { "URL" : "https://techcrunch.com/2017/02/08/udacity-open-sources-its-self-driving-car-simulator-for-anyone-to-use/", "author" : [ { "dropping-particle" : "", "family" : "Darrell Etherington", "given" : "", "non-dropping-particle" : "", "parse-names" : false, "suffix" : "" } ], "container-title" : "Techcrunh.com", "id" : "ITEM-1", "issued" : { "date-parts" : [ [ "2017" ] ] }, "title" : "Udacity open sources its self-driving car simulator for anyone to use", "type" : "webpage" }, "uris" : [ "http://www.mendeley.com/documents/?uuid=f299e31e-b6f9-4f88-9f92-77b00bcfcabd" ] } ], "mendeley" : { "formattedCitation" : "(Darrell Etherington, 2017)", "plainTextFormattedCitation" : "(Darrell Etherington, 2017)", "previouslyFormattedCitation" : "(Darrell Etherington, 2017)" }, "properties" : { "noteIndex" : 0 }, "schema" : "https://github.com/citation-style-language/schema/raw/master/csl-citation.json" }</w:instrText>
      </w:r>
      <w:r w:rsidR="00202DB1">
        <w:fldChar w:fldCharType="separate"/>
      </w:r>
      <w:r w:rsidR="00202DB1" w:rsidRPr="00202DB1">
        <w:rPr>
          <w:noProof/>
        </w:rPr>
        <w:t>(Darrell Etherington, 2017)</w:t>
      </w:r>
      <w:r w:rsidR="00202DB1">
        <w:fldChar w:fldCharType="end"/>
      </w:r>
      <w:r w:rsidR="00933BA1">
        <w:t>. Simulator ini ada</w:t>
      </w:r>
      <w:r w:rsidR="00EF75E1">
        <w:t>lah</w:t>
      </w:r>
      <w:r w:rsidR="00933BA1">
        <w:t xml:space="preserve"> program yang bisa dijalankan di komputer, lalu bertindak selayaknya mobil yang akan kita program agar dapat mengendarai dirinya sendiri. Simulator ini dapat menyediakan / menghasilkan data </w:t>
      </w:r>
      <w:r w:rsidR="00933BA1">
        <w:lastRenderedPageBreak/>
        <w:t xml:space="preserve">training, sekaligus dapat diberikan perintah untuk mengontrol mobil </w:t>
      </w:r>
      <w:r w:rsidR="00EF75E1">
        <w:t>tersebut</w:t>
      </w:r>
      <w:r w:rsidR="00933BA1">
        <w:t>.</w:t>
      </w:r>
      <w:r w:rsidR="00E30884">
        <w:t xml:space="preserve"> Oleh karena itu penelitian ini tidak akan menggunakan mobil nyata, namun menggunakan simulator sebagai penggantinya.</w:t>
      </w:r>
    </w:p>
    <w:p w14:paraId="554DC638" w14:textId="77777777" w:rsidR="00BC44E3" w:rsidRDefault="00BC44E3" w:rsidP="00BC44E3">
      <w:pPr>
        <w:pStyle w:val="SkripsiNormal"/>
      </w:pPr>
    </w:p>
    <w:p w14:paraId="28969E3B" w14:textId="37F50243" w:rsidR="001A16AE" w:rsidRDefault="001A16AE" w:rsidP="00BC44E3">
      <w:pPr>
        <w:pStyle w:val="SkripsiSubLevel1"/>
      </w:pPr>
      <w:bookmarkStart w:id="11" w:name="_Toc513622971"/>
      <w:r>
        <w:t>Rumusan Masalah</w:t>
      </w:r>
      <w:r w:rsidR="00933BA1">
        <w:t xml:space="preserve"> Penelitian</w:t>
      </w:r>
      <w:bookmarkEnd w:id="11"/>
    </w:p>
    <w:p w14:paraId="66186290" w14:textId="19F7C664" w:rsidR="001A16AE" w:rsidRDefault="00933BA1" w:rsidP="00E30884">
      <w:pPr>
        <w:pStyle w:val="SkripsiIsiLevel1"/>
        <w:ind w:left="567" w:firstLine="0"/>
      </w:pPr>
      <w:r>
        <w:t>Berdasrkan latar</w:t>
      </w:r>
      <w:r w:rsidR="00E30884">
        <w:t xml:space="preserve"> belakang yang telah disebutkan, dapat dirumuskan beberapa rumusan masalah pada tugas akhir ini adalah:</w:t>
      </w:r>
    </w:p>
    <w:p w14:paraId="51829F74" w14:textId="31BC3E21" w:rsidR="00E30884" w:rsidRDefault="00E30884" w:rsidP="00E30884">
      <w:pPr>
        <w:pStyle w:val="SkripsiIsiLevel1"/>
        <w:numPr>
          <w:ilvl w:val="0"/>
          <w:numId w:val="13"/>
        </w:numPr>
        <w:ind w:left="993" w:hanging="426"/>
      </w:pPr>
      <w:r>
        <w:t>Bagaimana membuat program untuk dapat mengontrol simulator dengan menggunakan Deep Neural Network?</w:t>
      </w:r>
    </w:p>
    <w:p w14:paraId="003EBF10" w14:textId="257C769C" w:rsidR="00E30884" w:rsidRDefault="00E30884" w:rsidP="00E30884">
      <w:pPr>
        <w:pStyle w:val="SkripsiIsiLevel1"/>
        <w:numPr>
          <w:ilvl w:val="0"/>
          <w:numId w:val="13"/>
        </w:numPr>
        <w:ind w:left="993" w:hanging="426"/>
      </w:pPr>
      <w:r>
        <w:t>Bagaimana proses training Deep Neural Network?</w:t>
      </w:r>
    </w:p>
    <w:p w14:paraId="32DEF97E" w14:textId="18E4F614" w:rsidR="00E30884" w:rsidRDefault="00E30884" w:rsidP="00E30884">
      <w:pPr>
        <w:pStyle w:val="SkripsiIsiLevel1"/>
        <w:numPr>
          <w:ilvl w:val="0"/>
          <w:numId w:val="13"/>
        </w:numPr>
        <w:ind w:left="993" w:hanging="426"/>
      </w:pPr>
      <w:r>
        <w:t>Bagaimana perbandingan proses training menggunakan CPU dan GPU?</w:t>
      </w:r>
    </w:p>
    <w:p w14:paraId="22C118B0" w14:textId="767AA5C2" w:rsidR="00E30884" w:rsidRDefault="00E30884" w:rsidP="00E30884">
      <w:pPr>
        <w:pStyle w:val="SkripsiIsiLevel1"/>
        <w:numPr>
          <w:ilvl w:val="0"/>
          <w:numId w:val="13"/>
        </w:numPr>
        <w:ind w:left="993" w:hanging="426"/>
      </w:pPr>
      <w:r>
        <w:t>Bagaimana proses testing pada simulator? Seberapa akurat?</w:t>
      </w:r>
    </w:p>
    <w:p w14:paraId="577B548E" w14:textId="77777777" w:rsidR="00BC44E3" w:rsidRDefault="00BC44E3" w:rsidP="00BC44E3">
      <w:pPr>
        <w:pStyle w:val="SkripsiNormal"/>
      </w:pPr>
    </w:p>
    <w:p w14:paraId="48868B3A" w14:textId="45B43A72" w:rsidR="001A16AE" w:rsidRDefault="001A16AE" w:rsidP="00BC44E3">
      <w:pPr>
        <w:pStyle w:val="SkripsiSubLevel1"/>
      </w:pPr>
      <w:bookmarkStart w:id="12" w:name="_Toc513622972"/>
      <w:r>
        <w:t>Batasan Masalah</w:t>
      </w:r>
      <w:bookmarkEnd w:id="12"/>
    </w:p>
    <w:p w14:paraId="2E3302C1" w14:textId="0911F808" w:rsidR="001A16AE" w:rsidRDefault="00E30884" w:rsidP="00E30884">
      <w:pPr>
        <w:pStyle w:val="SkripsiIsiLevel1"/>
        <w:ind w:left="567" w:firstLine="0"/>
      </w:pPr>
      <w:r>
        <w:t>Ruang lingkup penelitian tugas akhir ini dibatasi beberapa hal yaitu:</w:t>
      </w:r>
    </w:p>
    <w:p w14:paraId="11650760" w14:textId="45715A85" w:rsidR="00E30884" w:rsidRDefault="00E30884" w:rsidP="00E30884">
      <w:pPr>
        <w:pStyle w:val="SkripsiIsiLevel1"/>
        <w:numPr>
          <w:ilvl w:val="0"/>
          <w:numId w:val="14"/>
        </w:numPr>
        <w:ind w:left="993" w:hanging="426"/>
      </w:pPr>
      <w:r>
        <w:t>Simulator digunakan sebagai pengganti objek mobil yang sebenarnya.</w:t>
      </w:r>
    </w:p>
    <w:p w14:paraId="28AA8060" w14:textId="0BC658C0" w:rsidR="00E30884" w:rsidRDefault="00E30884" w:rsidP="00E30884">
      <w:pPr>
        <w:pStyle w:val="SkripsiIsiLevel1"/>
        <w:numPr>
          <w:ilvl w:val="0"/>
          <w:numId w:val="14"/>
        </w:numPr>
        <w:ind w:left="993" w:hanging="426"/>
      </w:pPr>
      <w:r>
        <w:t>Hanya mengamati bagaimana hasil training maupun testing, tidak membahas simulator.</w:t>
      </w:r>
    </w:p>
    <w:p w14:paraId="0DBB73F4" w14:textId="77777777" w:rsidR="00BC44E3" w:rsidRDefault="00BC44E3" w:rsidP="00BC44E3">
      <w:pPr>
        <w:pStyle w:val="SkripsiNormal"/>
      </w:pPr>
    </w:p>
    <w:p w14:paraId="31154639" w14:textId="42AD2F04" w:rsidR="001A16AE" w:rsidRDefault="001A16AE" w:rsidP="001A16AE">
      <w:pPr>
        <w:pStyle w:val="SkripsiSubLevel1"/>
      </w:pPr>
      <w:bookmarkStart w:id="13" w:name="_Toc513622973"/>
      <w:r>
        <w:t>Tujuan Penelitian</w:t>
      </w:r>
      <w:bookmarkEnd w:id="13"/>
    </w:p>
    <w:p w14:paraId="08F17E34" w14:textId="75667F2F" w:rsidR="001A16AE" w:rsidRDefault="00E30884" w:rsidP="00BC44E3">
      <w:pPr>
        <w:pStyle w:val="SkripsiIsiLevel1"/>
      </w:pPr>
      <w:r>
        <w:t>Tujuan penelitian pada tugas akhir ini adalah:</w:t>
      </w:r>
    </w:p>
    <w:p w14:paraId="782A1493" w14:textId="6E2D7417" w:rsidR="00E30884" w:rsidRDefault="00E30884" w:rsidP="00E30884">
      <w:pPr>
        <w:pStyle w:val="SkripsiIsiLevel1"/>
        <w:numPr>
          <w:ilvl w:val="0"/>
          <w:numId w:val="15"/>
        </w:numPr>
        <w:ind w:left="993" w:hanging="426"/>
      </w:pPr>
      <w:r>
        <w:t>Membuat program training self-driving car pada simulator.</w:t>
      </w:r>
    </w:p>
    <w:p w14:paraId="60CB7690" w14:textId="7E65A004" w:rsidR="00E30884" w:rsidRDefault="00E30884" w:rsidP="00E30884">
      <w:pPr>
        <w:pStyle w:val="SkripsiIsiLevel1"/>
        <w:numPr>
          <w:ilvl w:val="0"/>
          <w:numId w:val="15"/>
        </w:numPr>
        <w:ind w:left="993" w:hanging="426"/>
      </w:pPr>
      <w:r>
        <w:t>Membandingkan training menggunakan CPU maupun GPU.</w:t>
      </w:r>
    </w:p>
    <w:p w14:paraId="1BB8ADAB" w14:textId="1F80A81D" w:rsidR="00E30884" w:rsidRDefault="00E30884" w:rsidP="00E30884">
      <w:pPr>
        <w:pStyle w:val="SkripsiIsiLevel1"/>
        <w:numPr>
          <w:ilvl w:val="0"/>
          <w:numId w:val="15"/>
        </w:numPr>
        <w:ind w:left="993" w:hanging="426"/>
      </w:pPr>
      <w:r>
        <w:t>Menganalisa tingkat presisi hasil training self-driving car pada simulator</w:t>
      </w:r>
    </w:p>
    <w:p w14:paraId="7419041B" w14:textId="77777777" w:rsidR="00BC44E3" w:rsidRDefault="00BC44E3" w:rsidP="00BC44E3">
      <w:pPr>
        <w:pStyle w:val="SkripsiNormal"/>
      </w:pPr>
    </w:p>
    <w:p w14:paraId="2F842F4E" w14:textId="1460A659" w:rsidR="001A16AE" w:rsidRDefault="001A16AE" w:rsidP="001A16AE">
      <w:pPr>
        <w:pStyle w:val="SkripsiSubLevel1"/>
      </w:pPr>
      <w:bookmarkStart w:id="14" w:name="_Toc513622974"/>
      <w:r>
        <w:t>Manfaat Penelitian</w:t>
      </w:r>
      <w:bookmarkEnd w:id="14"/>
    </w:p>
    <w:p w14:paraId="5ADA5B07" w14:textId="69AF6A7A" w:rsidR="001A16AE" w:rsidRDefault="00E30884" w:rsidP="00BC44E3">
      <w:pPr>
        <w:pStyle w:val="SkripsiIsiLevel1"/>
      </w:pPr>
      <w:r>
        <w:t>Manfaat penelitian tugas akhir ini adalah:</w:t>
      </w:r>
    </w:p>
    <w:p w14:paraId="0994AD14" w14:textId="061FB64E" w:rsidR="00E30884" w:rsidRDefault="00E30884" w:rsidP="00E30884">
      <w:pPr>
        <w:pStyle w:val="SkripsiIsiLevel1"/>
        <w:numPr>
          <w:ilvl w:val="0"/>
          <w:numId w:val="16"/>
        </w:numPr>
        <w:ind w:left="993" w:hanging="426"/>
      </w:pPr>
      <w:r>
        <w:t>Sebagai tahap awal penelitian tentang self-driving car, agar kedepannya nanti dapat dibuat model-model yang lebih baik.</w:t>
      </w:r>
    </w:p>
    <w:p w14:paraId="09A17F58" w14:textId="1230E4DE" w:rsidR="003A3787" w:rsidRDefault="003A3787" w:rsidP="00E30884">
      <w:pPr>
        <w:pStyle w:val="SkripsiIsiLevel1"/>
        <w:numPr>
          <w:ilvl w:val="0"/>
          <w:numId w:val="16"/>
        </w:numPr>
        <w:ind w:left="993" w:hanging="426"/>
      </w:pPr>
      <w:r>
        <w:t>Terciptanya model self-driving car yang aman dan nyaman. Setidaknya pada tingkat simulator.</w:t>
      </w:r>
    </w:p>
    <w:p w14:paraId="77F25E53" w14:textId="55D75DBF" w:rsidR="767CCCA7" w:rsidRDefault="767CCCA7" w:rsidP="006437E5">
      <w:pPr>
        <w:pStyle w:val="SkripsiHeader"/>
      </w:pPr>
      <w:bookmarkStart w:id="15" w:name="_Toc513622975"/>
      <w:r w:rsidRPr="767CCCA7">
        <w:lastRenderedPageBreak/>
        <w:t>BAB II</w:t>
      </w:r>
      <w:r w:rsidR="006437E5">
        <w:br/>
      </w:r>
      <w:r w:rsidRPr="767CCCA7">
        <w:t>TINJAUAN PUSTAKA</w:t>
      </w:r>
      <w:bookmarkEnd w:id="15"/>
    </w:p>
    <w:p w14:paraId="5AB0D38C" w14:textId="77777777" w:rsidR="00D55D83" w:rsidRDefault="00D55D83" w:rsidP="00D55D83">
      <w:pPr>
        <w:pStyle w:val="SkripsiHiddenBab"/>
      </w:pPr>
      <w:r>
        <w:t>BAB IV HASIL DAN PEMBAHASAN</w:t>
      </w:r>
    </w:p>
    <w:p w14:paraId="0B044D75" w14:textId="11095729" w:rsidR="00BC44E3" w:rsidRDefault="00D55D83" w:rsidP="00D55D83">
      <w:pPr>
        <w:pStyle w:val="SkripsiSubLevel1"/>
        <w:numPr>
          <w:ilvl w:val="1"/>
          <w:numId w:val="10"/>
        </w:numPr>
      </w:pPr>
      <w:bookmarkStart w:id="16" w:name="_Toc513622976"/>
      <w:r>
        <w:t>Artificial Intelegence</w:t>
      </w:r>
      <w:bookmarkEnd w:id="16"/>
    </w:p>
    <w:p w14:paraId="244631E5" w14:textId="061E0511" w:rsidR="00FA1ACE" w:rsidRDefault="00FA1ACE" w:rsidP="00FA1ACE">
      <w:pPr>
        <w:pStyle w:val="SkripsiIsiLevel1"/>
      </w:pPr>
      <w:r>
        <w:t>Artificial Intelegence (AI) atau dalam bahasa indonesia disebut dengan Kecerdasan Buatan adalah suatu teknik pengembangan mesin yang dapat berpikir ataupun bertindak layaknya manusia. Cakupan Kecerdasan Buatan cukup luas, meliputi perencanaan (planning), dapat memahami bahasa, dapat mengenali objek ataupun suara, penyelesaian masalah, dan bahkan pembelajaran.</w:t>
      </w:r>
    </w:p>
    <w:p w14:paraId="2E616908" w14:textId="370929E6" w:rsidR="00FA1ACE" w:rsidRDefault="00FA1ACE" w:rsidP="00FA1ACE">
      <w:pPr>
        <w:pStyle w:val="SkripsiIsiLevel1"/>
      </w:pPr>
      <w:r>
        <w:t>Secara umum kecerdasan buatan dapat dibagi menjadi dua kategori, yaitu kecerdasan umum (General AI) yaitu kecerdasan buatan yang dapat melakukan semua hal yang telah disebutkan. Kategori berikutnya yaitu kecerdasan khusus (Spesific AI) yaitu kecerdasan yang dapat melakukan satu tugas dengan sangat baik, namun tidak dapat melakukan tugas yang lain. Contohnya ada kecerdasan yang dapat mengenali objek dengan baik, namun tidak dapat mengenali suara sama sekali.</w:t>
      </w:r>
      <w:r w:rsidR="006A1DC2">
        <w:t xml:space="preserve"> </w:t>
      </w:r>
      <w:r w:rsidR="006A1DC2">
        <w:fldChar w:fldCharType="begin" w:fldLock="1"/>
      </w:r>
      <w:r w:rsidR="006A1DC2">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07CE0838" w14:textId="77777777" w:rsidR="00FA1ACE" w:rsidRDefault="00FA1ACE" w:rsidP="00FA1ACE">
      <w:pPr>
        <w:pStyle w:val="SkripsiNormal"/>
      </w:pPr>
    </w:p>
    <w:p w14:paraId="2F030A01" w14:textId="48B523E8" w:rsidR="00D55D83" w:rsidRDefault="00FA1ACE" w:rsidP="00D55D83">
      <w:pPr>
        <w:pStyle w:val="SkripsiSubLevel1"/>
      </w:pPr>
      <w:bookmarkStart w:id="17" w:name="_Toc513622977"/>
      <w:r>
        <w:t>Machine Learning</w:t>
      </w:r>
      <w:bookmarkEnd w:id="17"/>
    </w:p>
    <w:p w14:paraId="2D242B0A" w14:textId="77777777" w:rsidR="00FA1ACE" w:rsidRDefault="00FA1ACE" w:rsidP="00FA1ACE">
      <w:pPr>
        <w:pStyle w:val="SkripsiIsiLevel1"/>
      </w:pPr>
      <w:r>
        <w:t>Machine Learning (ML) atau dalam bahasa indonesia disebut dengan pembelajaran mesin, adalah suatu pendekatan untuk dapat mewujudkan kecerdasan buatan. Pada tahun 1959, Arthur Samuel pernah mengemukakan pendapatnya tentang Machine Learning yaitu “suatu kemampuan untuk belajar tanpa harus diprogram secara eksplisit”. Dari pernyataan Arthur dapat kita ketahui bahwa pada dasarnya kita bisa mendapatkan kecerdasan buatan tanpa menggunakan pembelajaran mesin, yaitu dengan cara membuat perintah percabangan yang cukup banyak dan kompleks.</w:t>
      </w:r>
    </w:p>
    <w:p w14:paraId="5F93F267" w14:textId="77777777" w:rsidR="00FA1ACE" w:rsidRDefault="00FA1ACE" w:rsidP="00FA1ACE">
      <w:pPr>
        <w:pStyle w:val="SkripsiIsiLevel1"/>
      </w:pPr>
      <w:r>
        <w:t>Dibanding dengan cara percabangan yang cukup banyak, pembelajaran mesin hadir dengan cara melatih program agar dapat mengerti input ataupun output yang diberikan. Dalam proses ini biasanya kita memberikan sejumlah input ataupun output yang sangat banyak, lalu membiarkan program untuk menyesuaikan sendiri apa korelasi antara input dan output yang diberikan.</w:t>
      </w:r>
    </w:p>
    <w:p w14:paraId="682F671A" w14:textId="67AACC48" w:rsidR="00FA1ACE" w:rsidRDefault="00FA1ACE" w:rsidP="00FA1ACE">
      <w:pPr>
        <w:pStyle w:val="SkripsiIsiLevel1"/>
      </w:pPr>
      <w:r>
        <w:t xml:space="preserve">Salah satu contoh dari dari pembelajaran mesin yaitu untuk mengenali suatu objek dalam gambar. Misalnya kita memberikan sejumlah gambar dan melabeli beberapa gambar tersebut dengan gambar yang memiliki objek kucing dan yang tidak memiliki kucing. </w:t>
      </w:r>
      <w:r>
        <w:lastRenderedPageBreak/>
        <w:t>Pada akhirnya algoritma pembelajaran mesin ini dapat membentuk suatu model yang dapat mengenali ada atau tidaknya kucing dalam suatu gambar.</w:t>
      </w:r>
      <w:r w:rsidR="006A1DC2">
        <w:t xml:space="preserve"> </w:t>
      </w:r>
      <w:r w:rsidR="006A1DC2">
        <w:fldChar w:fldCharType="begin" w:fldLock="1"/>
      </w:r>
      <w:r w:rsidR="00DC5CCC">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13FA8AFA" w14:textId="77777777" w:rsidR="00FA1ACE" w:rsidRDefault="00FA1ACE" w:rsidP="00FA1ACE">
      <w:pPr>
        <w:pStyle w:val="SkripsiNormal"/>
      </w:pPr>
    </w:p>
    <w:p w14:paraId="27EBC7AA" w14:textId="7A7377BB" w:rsidR="00155FD0" w:rsidRDefault="00FA1ACE" w:rsidP="00D55D83">
      <w:pPr>
        <w:pStyle w:val="SkripsiSubLevel1"/>
      </w:pPr>
      <w:bookmarkStart w:id="18" w:name="_Toc513622978"/>
      <w:r>
        <w:t>Artificial Neural Network</w:t>
      </w:r>
      <w:bookmarkEnd w:id="18"/>
    </w:p>
    <w:p w14:paraId="3AC53D8A" w14:textId="5A8C7CB9" w:rsidR="00FA1ACE" w:rsidRDefault="00FA1ACE" w:rsidP="00FA1ACE">
      <w:pPr>
        <w:pStyle w:val="SkripsiIsiLevel1"/>
      </w:pPr>
      <w:r w:rsidRPr="00FA1ACE">
        <w:t>Artificial Neural Network tersusun atas beberapa elemen, yaitu node, network, dan layer. Node disimbolkan dengan simbol lingkaran, yaitu merepresentasikan suatu informasi. Network disimbolkan dengan tanda panah, yaitu menghubungkan antar satu node dengan node yang lainnya, satu tanda panah berarti node awal akan mempengaruhi node yang ditunjuk. Dalam network ini terdapat properti yang disebut dengan “weight” atau “bobot” dan juga “bias”. Layer merepresentasikan sekumpulan node yang tergabung dalam satu kelompok. Dalam satu Artificial Neural Network dipastikan memiliki satu input layer, satu output layer dan berapapun hidden layer. Jumlah hidden layer yang sedikit sering disebut dengan Shallow Neural Network, sedangkan jumlah hidden layer yang cukup banyak disebut dengan Deep Neural Network</w:t>
      </w:r>
      <w:r w:rsidR="00186785">
        <w:t xml:space="preserve"> </w:t>
      </w:r>
      <w:r w:rsidR="00186785">
        <w:fldChar w:fldCharType="begin" w:fldLock="1"/>
      </w:r>
      <w:r w:rsidR="000F660F">
        <w:instrText>ADDIN CSL_CITATION { "citationItems" : [ { "id" : "ITEM-1", "itemData" : { "DOI" : "10.1016/S0731-7085(99)00272-1", "ISSN" : "0731-7085", "abstract" : "Artificial neural networks (ANNs) are biologically inspired computer programs designed to simulate the way in which the human brain processes information. ANNs gather their knowledge by detecting the patterns and relationships in data and learn (or are trained) through experience, not from programming. An ANN is formed from hundreds of single units, artificial neurons or processing elements (PE), connected with coefficients (weights), which constitute the neural structure and are organised in layers. The power of neural computations comes from connecting neurons in a network. 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 represents a promising modeling technique, especially for data sets having non-linear relationships which are frequently encountered in pharmaceutical processes. In terms of model specification, artificial neural networks require no knowledge of the data source but, since they often contain many weights that must be estimated, they require large training sets. In addition, ANNs can combine and incorporate both literature-based and experimental data to solve problems. The various applications of ANNs can be summarised into classification or pattern recognition, prediction and modeling. Supervised associating networks can be applied in pharmaceutical fields as an alternative to conventional response surface methodology. Unsupervised feature-extracting networks represent an alternative to principal component analysis. Non-adaptive unsupervised networks are able to reconstruct their \u2026", "author" : [ { "dropping-particle" : "", "family" : "Agatonovic-Kustrin", "given" : "S", "non-dropping-particle" : "", "parse-names" : false, "suffix" : "" }, { "dropping-particle" : "", "family" : "Beresford", "given" : "R", "non-dropping-particle" : "", "parse-names" : false, "suffix" : "" } ], "container-title" : "Journal of Pharmaceutical and Biomedical Analysis", "id" : "ITEM-1", "issue" : "5", "issued" : { "date-parts" : [ [ "2000", "6", "1" ] ] }, "page" : "717-727", "publisher" : "Elsevier", "title" : "Basic concepts of artificial neural network (ANN) modeling and its application in pharmaceutical research", "type" : "article-journal", "volume" : "22" }, "uris" : [ "http://www.mendeley.com/documents/?uuid=ec35d399-2bc2-3578-b339-23063e4e3c6a" ] } ], "mendeley" : { "formattedCitation" : "(Agatonovic-Kustrin and Beresford, 2000)", "plainTextFormattedCitation" : "(Agatonovic-Kustrin and Beresford, 2000)", "previouslyFormattedCitation" : "(Agatonovic-Kustrin and Beresford, 2000)" }, "properties" : { "noteIndex" : 0 }, "schema" : "https://github.com/citation-style-language/schema/raw/master/csl-citation.json" }</w:instrText>
      </w:r>
      <w:r w:rsidR="00186785">
        <w:fldChar w:fldCharType="separate"/>
      </w:r>
      <w:r w:rsidR="00186785" w:rsidRPr="00186785">
        <w:rPr>
          <w:noProof/>
        </w:rPr>
        <w:t>(Agatonovic-Kustrin and Beresford, 2000)</w:t>
      </w:r>
      <w:r w:rsidR="00186785">
        <w:fldChar w:fldCharType="end"/>
      </w:r>
    </w:p>
    <w:p w14:paraId="6C396BBB" w14:textId="77777777" w:rsidR="003669A5" w:rsidRDefault="003669A5" w:rsidP="00FA1ACE">
      <w:pPr>
        <w:pStyle w:val="SkripsiIsiLevel1"/>
      </w:pPr>
    </w:p>
    <w:p w14:paraId="55657517" w14:textId="3F9FC9BF" w:rsidR="00FA1ACE" w:rsidRDefault="00FA1ACE" w:rsidP="003A3787">
      <w:pPr>
        <w:pStyle w:val="SkripsiNormal"/>
        <w:jc w:val="center"/>
      </w:pPr>
      <w:r>
        <w:rPr>
          <w:noProof/>
        </w:rPr>
        <w:drawing>
          <wp:inline distT="0" distB="0" distL="0" distR="0" wp14:anchorId="7F1CBCA0" wp14:editId="7A385EAF">
            <wp:extent cx="3600000" cy="1758364"/>
            <wp:effectExtent l="0" t="0" r="635" b="0"/>
            <wp:docPr id="1" name="Picture 1" descr="https://lh5.googleusercontent.com/3atlQn8lZerO692gpYMcGtHZ8ow7wvaO-p4juEDuuq8WLLur__4rAiRsSR9NSFcgPjUsbMNRYLHxfQgzhf3ugsGeVMLeUSdVvlHLinEdVsDppJIyLtewK5ixXBZyLEus9-aXLy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3atlQn8lZerO692gpYMcGtHZ8ow7wvaO-p4juEDuuq8WLLur__4rAiRsSR9NSFcgPjUsbMNRYLHxfQgzhf3ugsGeVMLeUSdVvlHLinEdVsDppJIyLtewK5ixXBZyLEus9-aXLy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758364"/>
                    </a:xfrm>
                    <a:prstGeom prst="rect">
                      <a:avLst/>
                    </a:prstGeom>
                    <a:noFill/>
                    <a:ln>
                      <a:noFill/>
                    </a:ln>
                  </pic:spPr>
                </pic:pic>
              </a:graphicData>
            </a:graphic>
          </wp:inline>
        </w:drawing>
      </w:r>
    </w:p>
    <w:p w14:paraId="700B82DE" w14:textId="38F855E3" w:rsidR="003669A5" w:rsidRDefault="003669A5" w:rsidP="00CC75B9">
      <w:pPr>
        <w:pStyle w:val="SkripsiGambar"/>
      </w:pPr>
      <w:bookmarkStart w:id="19" w:name="_Toc513622073"/>
      <w:r>
        <w:t>Gambar 2.1 Artificial Neural Network</w:t>
      </w:r>
      <w:bookmarkEnd w:id="19"/>
    </w:p>
    <w:p w14:paraId="7E93FD8A" w14:textId="77777777" w:rsidR="00FA1ACE" w:rsidRDefault="00FA1ACE" w:rsidP="00FA1ACE">
      <w:pPr>
        <w:pStyle w:val="SkripsiNormal"/>
      </w:pPr>
    </w:p>
    <w:p w14:paraId="2010C58F" w14:textId="7E5D21E1" w:rsidR="00BC44E3" w:rsidRDefault="00FA1ACE" w:rsidP="00BC44E3">
      <w:pPr>
        <w:pStyle w:val="SkripsiSubLevel1"/>
      </w:pPr>
      <w:bookmarkStart w:id="20" w:name="_Toc513622979"/>
      <w:r>
        <w:t>Deep Learning</w:t>
      </w:r>
      <w:bookmarkEnd w:id="20"/>
    </w:p>
    <w:p w14:paraId="55E9BAB6" w14:textId="414C49FD" w:rsidR="00FA1ACE" w:rsidRDefault="00FA1ACE" w:rsidP="00FA1ACE">
      <w:pPr>
        <w:pStyle w:val="SkripsiIsiLevel1"/>
      </w:pPr>
      <w:r w:rsidRPr="00FA1ACE">
        <w:t xml:space="preserve">Deep Learning adalah salah satu teknik agar dapat mengimplementasikan pembelajaran mesin. Selain Deep Learning, terdapat beberapa teknik lain seperti Decision Tree Learning, Inductive Logic Programming, Clustering, Reinforcement Learning, </w:t>
      </w:r>
      <w:r w:rsidRPr="00FA1ACE">
        <w:lastRenderedPageBreak/>
        <w:t>Bayesian Network, dan masih banyak lagi yang lainnya.</w:t>
      </w:r>
      <w:r w:rsidR="00DC5CCC">
        <w:t xml:space="preserve"> </w:t>
      </w:r>
      <w:r w:rsidR="00DC5CCC">
        <w:fldChar w:fldCharType="begin" w:fldLock="1"/>
      </w:r>
      <w:r w:rsidR="00186785">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DC5CCC">
        <w:fldChar w:fldCharType="separate"/>
      </w:r>
      <w:r w:rsidR="00DC5CCC" w:rsidRPr="00DC5CCC">
        <w:rPr>
          <w:noProof/>
        </w:rPr>
        <w:t>(McClelland, 2017)</w:t>
      </w:r>
      <w:r w:rsidR="00DC5CCC">
        <w:fldChar w:fldCharType="end"/>
      </w:r>
    </w:p>
    <w:p w14:paraId="06D13F31" w14:textId="6ADA77EE" w:rsidR="00FA1ACE" w:rsidRDefault="00FA1ACE" w:rsidP="00FA1ACE">
      <w:pPr>
        <w:pStyle w:val="SkripsiIsiLevel1"/>
      </w:pPr>
      <w:r w:rsidRPr="00FA1ACE">
        <w:t>Deep Learning merupakan suatu teknik pembelajaran mesin dengan menggunakan Deep Neural Network. Teknik Deep Learning ini awalnya tidak cukup populer karena dengan jumlah hidden layer yang cukup besar, maka kompleksitas program semakin besar, sehingga waktu komputasi yang dibutuhkan pun cukup besar. Namun dengan seiring perkembangan teknologi perangkat keras yang memadai, teknik Deep Learning kembali diminati. Karena dapat menyelesaikan permasalahan yang cukup kompleks.</w:t>
      </w:r>
    </w:p>
    <w:p w14:paraId="5A37D4A7" w14:textId="77777777" w:rsidR="00FA1ACE" w:rsidRDefault="00FA1ACE" w:rsidP="00FA1ACE">
      <w:pPr>
        <w:pStyle w:val="SkripsiNormal"/>
      </w:pPr>
    </w:p>
    <w:p w14:paraId="25D9CCEA" w14:textId="2AE5F9CA" w:rsidR="00BC44E3" w:rsidRDefault="00FA1ACE" w:rsidP="00BC44E3">
      <w:pPr>
        <w:pStyle w:val="SkripsiSubLevel1"/>
      </w:pPr>
      <w:bookmarkStart w:id="21" w:name="_Toc513622980"/>
      <w:r>
        <w:t>Python</w:t>
      </w:r>
      <w:bookmarkEnd w:id="21"/>
    </w:p>
    <w:p w14:paraId="53AC7C2B" w14:textId="25E05C74" w:rsidR="00FA1ACE" w:rsidRDefault="00FA1ACE" w:rsidP="00FA1ACE">
      <w:pPr>
        <w:pStyle w:val="SkripsiIsiLevel1"/>
      </w:pPr>
      <w:r w:rsidRPr="00FA1ACE">
        <w:t>Python merupakan suatu bahasa pemrograman tingkat tinggi yang bersifat open source. Python memiliki struktur data tingkat tinggi yang efisien dan pendekatan terhadap pemrograman berorientasi object (OOP) yang sederhana namun efektif. Python telah banyak digunakan di pengembangan perangkat lunak, bisnis, pendidikan, pemerintahan, sains dan teknik. Kelebihan python yang lain yaitu didukung library yang cukup banyak dan terjamin karena di maintance oleh komunitasnya masing-masing</w:t>
      </w:r>
      <w:r w:rsidR="000F660F">
        <w:t xml:space="preserve"> </w:t>
      </w:r>
      <w:r w:rsidR="000F660F">
        <w:fldChar w:fldCharType="begin" w:fldLock="1"/>
      </w:r>
      <w:r w:rsidR="000F660F">
        <w:instrText>ADDIN CSL_CITATION { "citationItems" : [ { "id" : "ITEM-1", "itemData" : { "DOI" : "10.1016/j.jinsphys.2008.04.013", "ISBN" : "9781935182207", "ISSN" : "9781935182207 193518220X", "abstract" : "The Quick Python Book, Second Edition, is a clear, concise introduction to Python 3, aimed at programmers new to Python. This updated edition includes all the changes in Python 3, itself a significant shift from earlier versions of Python. The book begins with basic but useful programs that teach the core features of syntax, control flow, and data structures. It then moves to larger applications involving code management, object-oriented programming, web development, and converting code from earlier versions of Python. True to his audience of experienced developers, the author covers common programming language features concisely, while giving more detail to those features unique to Python", "author" : [ { "dropping-particle" : "", "family" : "Ceder", "given" : "Vernon L", "non-dropping-particle" : "", "parse-names" : false, "suffix" : "" } ], "container-title" : "Python", "id" : "ITEM-1", "issued" : { "date-parts" : [ [ "2010" ] ] }, "number-of-pages" : "362", "title" : "The Quick Python Book", "type" : "book", "volume" : "54" }, "uris" : [ "http://www.mendeley.com/documents/?uuid=c96e8382-3778-4437-97d8-54dca0bdcff1" ] } ], "mendeley" : { "formattedCitation" : "(Ceder, 2010)", "plainTextFormattedCitation" : "(Ceder, 2010)", "previouslyFormattedCitation" : "(Ceder, 2010)" }, "properties" : { "noteIndex" : 0 }, "schema" : "https://github.com/citation-style-language/schema/raw/master/csl-citation.json" }</w:instrText>
      </w:r>
      <w:r w:rsidR="000F660F">
        <w:fldChar w:fldCharType="separate"/>
      </w:r>
      <w:r w:rsidR="000F660F" w:rsidRPr="000F660F">
        <w:rPr>
          <w:noProof/>
        </w:rPr>
        <w:t>(Ceder, 2010)</w:t>
      </w:r>
      <w:r w:rsidR="000F660F">
        <w:fldChar w:fldCharType="end"/>
      </w:r>
      <w:r w:rsidRPr="00FA1ACE">
        <w:t>.</w:t>
      </w:r>
    </w:p>
    <w:p w14:paraId="6C453182" w14:textId="77777777" w:rsidR="00FA1ACE" w:rsidRDefault="00FA1ACE" w:rsidP="00FA1ACE">
      <w:pPr>
        <w:pStyle w:val="SkripsiNormal"/>
      </w:pPr>
    </w:p>
    <w:p w14:paraId="272CA44D" w14:textId="792F4EC0" w:rsidR="00BC44E3" w:rsidRDefault="00FA1ACE" w:rsidP="00BC44E3">
      <w:pPr>
        <w:pStyle w:val="SkripsiSubLevel1"/>
      </w:pPr>
      <w:bookmarkStart w:id="22" w:name="_Toc513622981"/>
      <w:r>
        <w:t>Keras</w:t>
      </w:r>
      <w:bookmarkEnd w:id="22"/>
    </w:p>
    <w:p w14:paraId="26ED1177" w14:textId="2C269A41" w:rsidR="00FA1ACE" w:rsidRDefault="00FA1ACE" w:rsidP="00FA1ACE">
      <w:pPr>
        <w:pStyle w:val="SkripsiIsiLevel1"/>
      </w:pPr>
      <w:r w:rsidRPr="00FA1ACE">
        <w:t>Keras merupakan salah satu library python yang ditujukan untuk pengolahan neural network. Keras mendukung banyak algoritma termasuk di dalamnya yaitu deep neural network. Kelebihan keras yaitu dengan sintaks yang sederhana, keras dapat menjalankan library lain antara lain TensorFlow, Theano, ataupun Microsoft Cognition Toolkit</w:t>
      </w:r>
      <w:r w:rsidR="000F660F">
        <w:t xml:space="preserve"> </w:t>
      </w:r>
      <w:r w:rsidR="000F660F">
        <w:fldChar w:fldCharType="begin" w:fldLock="1"/>
      </w:r>
      <w:r w:rsidR="00B84FDF">
        <w:instrText>ADDIN CSL_CITATION { "citationItems" : [ { "id" : "ITEM-1", "itemData" : { "URL" : "https://keras.io/%0Apapers3://publication/uuid/07295FF5-0ED2-40F6-ACD1-95ADC043E29C", "abstract" : "Keras is a high-level neural networks API, written in Python and capable of running on top of TensorFlow, CNTK, or Theano. It was developed with a focus on enabling fast experimentation.", "accessed" : { "date-parts" : [ [ "2018", "4", "30" ] ] }, "container-title" : "Keras.Io", "id" : "ITEM-1", "issued" : { "date-parts" : [ [ "2015" ] ] }, "title" : "Keras: The Python Deep Learning library", "type" : "webpage" }, "uris" : [ "http://www.mendeley.com/documents/?uuid=0036abfb-a50e-4c07-88ca-0561cf0a4fe9" ] } ], "mendeley" : { "formattedCitation" : "(&lt;i&gt;Keras: The Python Deep Learning library&lt;/i&gt;, 2015)", "plainTextFormattedCitation" : "(Keras: The Python Deep Learning library, 2015)", "previouslyFormattedCitation" : "(&lt;i&gt;Keras: The Python Deep Learning library&lt;/i&gt;, 2015)" }, "properties" : { "noteIndex" : 0 }, "schema" : "https://github.com/citation-style-language/schema/raw/master/csl-citation.json" }</w:instrText>
      </w:r>
      <w:r w:rsidR="000F660F">
        <w:fldChar w:fldCharType="separate"/>
      </w:r>
      <w:r w:rsidR="000F660F" w:rsidRPr="000F660F">
        <w:rPr>
          <w:noProof/>
        </w:rPr>
        <w:t>(</w:t>
      </w:r>
      <w:r w:rsidR="000F660F" w:rsidRPr="000F660F">
        <w:rPr>
          <w:i/>
          <w:noProof/>
        </w:rPr>
        <w:t>Keras: The Python Deep Learning library</w:t>
      </w:r>
      <w:r w:rsidR="000F660F" w:rsidRPr="000F660F">
        <w:rPr>
          <w:noProof/>
        </w:rPr>
        <w:t>, 2015)</w:t>
      </w:r>
      <w:r w:rsidR="000F660F">
        <w:fldChar w:fldCharType="end"/>
      </w:r>
      <w:r w:rsidR="000F660F">
        <w:t>.</w:t>
      </w:r>
    </w:p>
    <w:p w14:paraId="442F9AA1" w14:textId="77777777" w:rsidR="00FA1ACE" w:rsidRDefault="00FA1ACE" w:rsidP="00FA1ACE">
      <w:pPr>
        <w:pStyle w:val="SkripsiNormal"/>
      </w:pPr>
    </w:p>
    <w:p w14:paraId="778014D1" w14:textId="04DC5A6E" w:rsidR="00FA1ACE" w:rsidRDefault="00FA1ACE" w:rsidP="00BC44E3">
      <w:pPr>
        <w:pStyle w:val="SkripsiSubLevel1"/>
      </w:pPr>
      <w:bookmarkStart w:id="23" w:name="_Toc513622982"/>
      <w:r>
        <w:t>TensorFlow</w:t>
      </w:r>
      <w:bookmarkEnd w:id="23"/>
    </w:p>
    <w:p w14:paraId="46BA5193" w14:textId="77777777" w:rsidR="00FA1ACE" w:rsidRDefault="00FA1ACE" w:rsidP="00FA1ACE">
      <w:pPr>
        <w:pStyle w:val="SkripsiIsiLevel1"/>
      </w:pPr>
      <w:r>
        <w:t>Tensor Flow sendiri adalah machine learning engine yang dipakai Google di banyak aplikasi mereka, mulai dari pengenalan suara, SmartReply yang membantu pengguna dengan mengidentifikasi email penting sekaligus memberikan usulan balasannya, pengenalan gambar yang memungkinkan kita melakukan pencarian berdasarkan foto, mengenali dan menerjemahkan tulisan dari sebuah foto, dan lain-lain.</w:t>
      </w:r>
    </w:p>
    <w:p w14:paraId="74D8422D" w14:textId="77777777" w:rsidR="00FA1ACE" w:rsidRDefault="00FA1ACE" w:rsidP="00FA1ACE">
      <w:pPr>
        <w:pStyle w:val="SkripsiIsiLevel1"/>
      </w:pPr>
      <w:r>
        <w:t xml:space="preserve">Menurut Google, engine ini dapat digunakan baik dalam riset maupun komersial, mulai dari mesin besar sampai telepon genggam. </w:t>
      </w:r>
      <w:r>
        <w:lastRenderedPageBreak/>
        <w:t>TensorFlow menggunakan metode deep learning dalam prosesnya, namun dapat juga menggunakan reinforcement learning and logistic regression.</w:t>
      </w:r>
    </w:p>
    <w:p w14:paraId="1485E962" w14:textId="68005F83" w:rsidR="00FA1ACE" w:rsidRDefault="00FA1ACE" w:rsidP="00FA1ACE">
      <w:pPr>
        <w:pStyle w:val="SkripsiIsiLevel1"/>
      </w:pPr>
      <w:r>
        <w:t>Tensorflow mendukung metode learning dengan menggunakan CPU ataupun GPU. Dengan melakukan learning menggunakan GPU, maka waktu yang dibutuhkan untuk melakukan proses training akan lebih cepat. Untuk saat ini GPU yang didukung hanya GPU dari NVIDIA saja</w:t>
      </w:r>
      <w:r w:rsidR="00B84FDF">
        <w:t xml:space="preserve"> </w:t>
      </w:r>
      <w:r w:rsidR="00B84FDF">
        <w:fldChar w:fldCharType="begin" w:fldLock="1"/>
      </w:r>
      <w:r w:rsidR="00910BE4">
        <w:instrText>ADDIN CSL_CITATION { "citationItems" : [ { "id" : "ITEM-1", "itemData" : { "URL" : "https://www.tensorflow.org/", "accessed" : { "date-parts" : [ [ "2018", "4", "30" ] ] }, "author" : [ { "dropping-particle" : "", "family" : "TensorFlow", "given" : "", "non-dropping-particle" : "", "parse-names" : false, "suffix" : "" } ], "id" : "ITEM-1", "issued" : { "date-parts" : [ [ "2018" ] ] }, "title" : "An open-source machine learning framework for everyone", "type" : "webpage" }, "uris" : [ "http://www.mendeley.com/documents/?uuid=6e619514-f614-438b-b9fb-fdeac0a39500" ] } ], "mendeley" : { "formattedCitation" : "(TensorFlow, 2018)", "plainTextFormattedCitation" : "(TensorFlow, 2018)", "previouslyFormattedCitation" : "(TensorFlow, 2018)" }, "properties" : { "noteIndex" : 0 }, "schema" : "https://github.com/citation-style-language/schema/raw/master/csl-citation.json" }</w:instrText>
      </w:r>
      <w:r w:rsidR="00B84FDF">
        <w:fldChar w:fldCharType="separate"/>
      </w:r>
      <w:r w:rsidR="00B84FDF" w:rsidRPr="00B84FDF">
        <w:rPr>
          <w:noProof/>
        </w:rPr>
        <w:t>(TensorFlow, 2018)</w:t>
      </w:r>
      <w:r w:rsidR="00B84FDF">
        <w:fldChar w:fldCharType="end"/>
      </w:r>
      <w:r>
        <w:t>.</w:t>
      </w:r>
    </w:p>
    <w:p w14:paraId="6DA5A209" w14:textId="77777777" w:rsidR="00FA1ACE" w:rsidRDefault="00FA1ACE" w:rsidP="00FA1ACE">
      <w:pPr>
        <w:pStyle w:val="SkripsiNormal"/>
      </w:pPr>
    </w:p>
    <w:p w14:paraId="544A7159" w14:textId="593CBA8D" w:rsidR="00FA1ACE" w:rsidRDefault="00CD2B14" w:rsidP="00BC44E3">
      <w:pPr>
        <w:pStyle w:val="SkripsiSubLevel1"/>
      </w:pPr>
      <w:bookmarkStart w:id="24" w:name="_Toc513622983"/>
      <w:r>
        <w:t>CPU</w:t>
      </w:r>
      <w:bookmarkEnd w:id="24"/>
    </w:p>
    <w:p w14:paraId="09CD9BC0" w14:textId="241B6A21" w:rsidR="00CD2B14" w:rsidRDefault="00957E09" w:rsidP="00957E09">
      <w:pPr>
        <w:pStyle w:val="SkripsiIsiLevel1"/>
      </w:pPr>
      <w:r>
        <w:t xml:space="preserve">CPU (singkatan dari Central Processing </w:t>
      </w:r>
      <w:r w:rsidR="000A14F6">
        <w:t xml:space="preserve">Unit) adalah </w:t>
      </w:r>
      <w:r w:rsidR="00C8061B">
        <w:t>sebuah perangkat keras yang fungsi utamanya adalah untuk melakukan pemrosesan data. Sebuah CPU biasanya diukur dari berapa kalkulasi yang dapat dilakukan dalam satu detik, ukuran ini biasa ditampilkan dalam besaran Hz.</w:t>
      </w:r>
      <w:r w:rsidR="00093C1E">
        <w:t xml:space="preserve"> Sebuah CPU dengan 3.7 GHz menyatakan</w:t>
      </w:r>
      <w:r w:rsidR="007D4480">
        <w:t xml:space="preserve"> prosesor tersebut dapat melakukan kalkulasi 3,7 milyar kalkulasi per detik. CPU memproses secara sequensial, yang berarti memproses data satu-persatu secara bergantian.</w:t>
      </w:r>
    </w:p>
    <w:p w14:paraId="4AC3340D" w14:textId="77777777" w:rsidR="007D4480" w:rsidRDefault="007D4480" w:rsidP="00957E09">
      <w:pPr>
        <w:pStyle w:val="SkripsiIsiLevel1"/>
      </w:pPr>
    </w:p>
    <w:p w14:paraId="23101F2A" w14:textId="319437D8" w:rsidR="007D4480" w:rsidRDefault="007D4480" w:rsidP="007D4480">
      <w:pPr>
        <w:pStyle w:val="SkripsiNormal"/>
        <w:jc w:val="center"/>
      </w:pPr>
      <w:r>
        <w:rPr>
          <w:noProof/>
        </w:rPr>
        <w:drawing>
          <wp:inline distT="0" distB="0" distL="0" distR="0" wp14:anchorId="735463A0" wp14:editId="67F6BECA">
            <wp:extent cx="2880000" cy="1917922"/>
            <wp:effectExtent l="0" t="0" r="0" b="6350"/>
            <wp:docPr id="17" name="Picture 17" descr="https://images.anandtech.com/doci/6985/DT_Haswell_i7_FB_678x4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images.anandtech.com/doci/6985/DT_Haswell_i7_FB_678x45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1917922"/>
                    </a:xfrm>
                    <a:prstGeom prst="rect">
                      <a:avLst/>
                    </a:prstGeom>
                    <a:noFill/>
                    <a:ln>
                      <a:noFill/>
                    </a:ln>
                  </pic:spPr>
                </pic:pic>
              </a:graphicData>
            </a:graphic>
          </wp:inline>
        </w:drawing>
      </w:r>
    </w:p>
    <w:p w14:paraId="1E2F1D6E" w14:textId="1F1414FC" w:rsidR="007D4480" w:rsidRDefault="007D4480" w:rsidP="007D4480">
      <w:pPr>
        <w:pStyle w:val="SkripsiGambar"/>
      </w:pPr>
      <w:bookmarkStart w:id="25" w:name="_Toc513622074"/>
      <w:r>
        <w:t>Gambar 2.2 Chip CPU</w:t>
      </w:r>
      <w:bookmarkEnd w:id="25"/>
    </w:p>
    <w:p w14:paraId="4552D35D" w14:textId="3DB0BC2D" w:rsidR="007D4480" w:rsidRDefault="007D4480">
      <w:pPr>
        <w:rPr>
          <w:rFonts w:ascii="Times New Roman" w:eastAsia="Times New Roman" w:hAnsi="Times New Roman" w:cs="Times New Roman"/>
          <w:bCs/>
          <w:szCs w:val="24"/>
        </w:rPr>
      </w:pPr>
      <w:r>
        <w:br w:type="page"/>
      </w:r>
    </w:p>
    <w:p w14:paraId="60E72595" w14:textId="3FBD38E7" w:rsidR="00CD2B14" w:rsidRDefault="00CD2B14" w:rsidP="00BC44E3">
      <w:pPr>
        <w:pStyle w:val="SkripsiSubLevel1"/>
      </w:pPr>
      <w:bookmarkStart w:id="26" w:name="_Toc513622984"/>
      <w:r>
        <w:lastRenderedPageBreak/>
        <w:t>GPU</w:t>
      </w:r>
      <w:bookmarkEnd w:id="26"/>
    </w:p>
    <w:p w14:paraId="4A323448" w14:textId="7442513E" w:rsidR="00FA1ACE" w:rsidRDefault="00FA1ACE" w:rsidP="00FA1ACE">
      <w:pPr>
        <w:pStyle w:val="SkripsiIsiLevel1"/>
      </w:pPr>
      <w:r>
        <w:t xml:space="preserve">GPU </w:t>
      </w:r>
      <w:r w:rsidR="003A3787">
        <w:t xml:space="preserve">(singkatan dari Graphics Processing Unit) </w:t>
      </w:r>
      <w:r>
        <w:t xml:space="preserve">adalah </w:t>
      </w:r>
      <w:r w:rsidR="003A3787" w:rsidRPr="003A3787">
        <w:t>sebuah prossesor khusus untuk untuk bagian grafis 3D dari microprocessor. Alat ini digunakan di sistem benam, telepon genggam, komputer pribadi, workstation, dan konsol game. GPU Modern sangat efisien dalam memanipulasi komputer grafis dan struktur paralel, membuatnya lebih efektif dari fungsi umum CPU yang digunakan untuk bebagai perhitungan alogaritma. Pada komputer pribadi (PC), GPU biasanya terdapat di video card atau di motherboard. Lebih dari komputer desktop dan notebook mempunyai GPU yang terintegrasi, yang biasanya jauh daripada yang ada di video card.</w:t>
      </w:r>
    </w:p>
    <w:p w14:paraId="2F33A24C" w14:textId="77777777" w:rsidR="009D62A7" w:rsidRDefault="009D62A7" w:rsidP="009D62A7">
      <w:pPr>
        <w:pStyle w:val="SkripsiNormal"/>
      </w:pPr>
    </w:p>
    <w:p w14:paraId="281230FB" w14:textId="71E6D4CC" w:rsidR="003A3787" w:rsidRDefault="003A3787" w:rsidP="003A3787">
      <w:pPr>
        <w:pStyle w:val="SkripsiNormal"/>
        <w:jc w:val="center"/>
      </w:pPr>
      <w:r>
        <w:rPr>
          <w:noProof/>
        </w:rPr>
        <w:drawing>
          <wp:inline distT="0" distB="0" distL="0" distR="0" wp14:anchorId="23481AA5" wp14:editId="7C9FCDD8">
            <wp:extent cx="1800000" cy="1726364"/>
            <wp:effectExtent l="0" t="0" r="0" b="7620"/>
            <wp:docPr id="3" name="Picture 3" descr="https://upload.wikimedia.org/wikipedia/commons/thumb/4/44/6600GT_GPU.jpg/220px-6600GT_G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4/44/6600GT_GPU.jpg/220px-6600GT_GPU.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1726364"/>
                    </a:xfrm>
                    <a:prstGeom prst="rect">
                      <a:avLst/>
                    </a:prstGeom>
                    <a:noFill/>
                    <a:ln>
                      <a:noFill/>
                    </a:ln>
                  </pic:spPr>
                </pic:pic>
              </a:graphicData>
            </a:graphic>
          </wp:inline>
        </w:drawing>
      </w:r>
    </w:p>
    <w:p w14:paraId="3F7E9DA8" w14:textId="70C4A610" w:rsidR="003669A5" w:rsidRDefault="003669A5" w:rsidP="007D4480">
      <w:pPr>
        <w:pStyle w:val="SkripsiGambar"/>
      </w:pPr>
      <w:bookmarkStart w:id="27" w:name="_Toc513622075"/>
      <w:r>
        <w:t>Gambar 2.</w:t>
      </w:r>
      <w:r w:rsidR="007D4480">
        <w:t>3</w:t>
      </w:r>
      <w:r>
        <w:t xml:space="preserve"> </w:t>
      </w:r>
      <w:r w:rsidR="00F35741">
        <w:t>Chip GPU</w:t>
      </w:r>
      <w:bookmarkEnd w:id="27"/>
    </w:p>
    <w:p w14:paraId="7B318799" w14:textId="362BF09E" w:rsidR="001C4EDC" w:rsidRDefault="001C4EDC" w:rsidP="001C4EDC">
      <w:pPr>
        <w:pStyle w:val="SkripsiNormal"/>
      </w:pPr>
    </w:p>
    <w:p w14:paraId="4EBAB6F0" w14:textId="3F8E5A11" w:rsidR="001C4EDC" w:rsidRPr="00CD2B14" w:rsidRDefault="001C4EDC" w:rsidP="001C4EDC">
      <w:pPr>
        <w:pStyle w:val="SkripsiSubLevel1"/>
      </w:pPr>
      <w:bookmarkStart w:id="28" w:name="_Toc513622985"/>
      <w:r w:rsidRPr="00CD2B14">
        <w:t>Mean Squared Error</w:t>
      </w:r>
      <w:bookmarkEnd w:id="28"/>
    </w:p>
    <w:p w14:paraId="53222307" w14:textId="1C4D6DFB" w:rsidR="001C4EDC" w:rsidRDefault="00174C50" w:rsidP="001C4EDC">
      <w:pPr>
        <w:pStyle w:val="SkripsiIsiLevel1"/>
      </w:pPr>
      <w:r>
        <w:t>M</w:t>
      </w:r>
      <w:r w:rsidRPr="00174C50">
        <w:t xml:space="preserve">ean </w:t>
      </w:r>
      <w:r>
        <w:t>S</w:t>
      </w:r>
      <w:r w:rsidRPr="00174C50">
        <w:t xml:space="preserve">quared </w:t>
      </w:r>
      <w:r>
        <w:t>E</w:t>
      </w:r>
      <w:r w:rsidRPr="00174C50">
        <w:t>rror adalah suatu besaran yang menunjukkan seberapa dekat data perkiraan dengan data yang sebenarnya. Hal ini dapat dilakukan dengan menghitung selisih dari data perkiraan dengan dengan data sebenarnya, selisih ini kita sebut dengan error, lalu mengkuadratkan error yang dihasilkan. Proses pengkuadratan ini penting karena untuk menghilangkan nilai-nilai negatif.</w:t>
      </w:r>
      <w:r w:rsidR="00E66FBA">
        <w:t xml:space="preserve"> Semakin kecil nilai yang dihasilkan, menunjukkan seberapa akurat data perkiraan yang kita hitung.</w:t>
      </w:r>
    </w:p>
    <w:p w14:paraId="6C7E1055" w14:textId="77777777" w:rsidR="0086074A" w:rsidRDefault="0086074A" w:rsidP="007D4480">
      <w:pPr>
        <w:pStyle w:val="SkripsiNormal"/>
      </w:pPr>
    </w:p>
    <w:p w14:paraId="47E6C937" w14:textId="176DDB2D" w:rsidR="007D4480" w:rsidRDefault="007D4480" w:rsidP="0086074A">
      <w:pPr>
        <w:pStyle w:val="SkripsiNormal"/>
        <w:jc w:val="center"/>
      </w:pPr>
      <w:r>
        <w:rPr>
          <w:noProof/>
        </w:rPr>
        <w:drawing>
          <wp:inline distT="0" distB="0" distL="0" distR="0" wp14:anchorId="70B2C07B" wp14:editId="40AAF41B">
            <wp:extent cx="1393839" cy="576000"/>
            <wp:effectExtent l="0" t="0" r="0" b="0"/>
            <wp:docPr id="18" name="Picture 18" descr="https://www.safaribooksonline.com/library/view/machine-learning-with/9781785889936/assets/image_07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safaribooksonline.com/library/view/machine-learning-with/9781785889936/assets/image_07_00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93839" cy="576000"/>
                    </a:xfrm>
                    <a:prstGeom prst="rect">
                      <a:avLst/>
                    </a:prstGeom>
                    <a:noFill/>
                    <a:ln>
                      <a:noFill/>
                    </a:ln>
                  </pic:spPr>
                </pic:pic>
              </a:graphicData>
            </a:graphic>
          </wp:inline>
        </w:drawing>
      </w:r>
    </w:p>
    <w:p w14:paraId="405AD60D" w14:textId="670E1438" w:rsidR="003A3787" w:rsidRDefault="0086074A" w:rsidP="0086074A">
      <w:pPr>
        <w:pStyle w:val="SkripsiGambar"/>
      </w:pPr>
      <w:bookmarkStart w:id="29" w:name="_Toc513622076"/>
      <w:r>
        <w:t>Gambar 2.4 Persamaan MSE</w:t>
      </w:r>
      <w:bookmarkEnd w:id="29"/>
    </w:p>
    <w:p w14:paraId="5D0AE762" w14:textId="77777777" w:rsidR="00BC44E3" w:rsidRDefault="00BC44E3" w:rsidP="006437E5">
      <w:pPr>
        <w:pStyle w:val="SkripsiNormal"/>
      </w:pPr>
    </w:p>
    <w:p w14:paraId="24C7F8F8" w14:textId="042A1241" w:rsidR="00BC44E3" w:rsidRDefault="00BC44E3" w:rsidP="006437E5">
      <w:pPr>
        <w:pStyle w:val="SkripsiNormal"/>
        <w:sectPr w:rsidR="00BC44E3" w:rsidSect="00174C50">
          <w:footerReference w:type="default" r:id="rId15"/>
          <w:pgSz w:w="8391" w:h="11907"/>
          <w:pgMar w:top="850" w:right="850" w:bottom="850" w:left="1417" w:header="720" w:footer="720" w:gutter="0"/>
          <w:pgNumType w:start="1"/>
          <w:cols w:space="720"/>
          <w:docGrid w:linePitch="360"/>
        </w:sectPr>
      </w:pPr>
    </w:p>
    <w:p w14:paraId="206C22B1" w14:textId="504F3D91" w:rsidR="767CCCA7" w:rsidRDefault="767CCCA7" w:rsidP="006437E5">
      <w:pPr>
        <w:pStyle w:val="SkripsiHeader"/>
      </w:pPr>
      <w:bookmarkStart w:id="30" w:name="_Toc513622986"/>
      <w:r w:rsidRPr="767CCCA7">
        <w:lastRenderedPageBreak/>
        <w:t>BAB III</w:t>
      </w:r>
      <w:r w:rsidR="006437E5">
        <w:br/>
      </w:r>
      <w:r w:rsidRPr="767CCCA7">
        <w:t>METODE PENELITIAN</w:t>
      </w:r>
      <w:bookmarkEnd w:id="30"/>
    </w:p>
    <w:p w14:paraId="2D4DC702" w14:textId="77777777" w:rsidR="00D55D83" w:rsidRPr="00550FF5" w:rsidRDefault="00D55D83" w:rsidP="00D55D83">
      <w:pPr>
        <w:pStyle w:val="SkripsiHiddenBab"/>
      </w:pPr>
      <w:r w:rsidRPr="00550FF5">
        <w:t>BAB IV HASIL DAN PEMBAHASAN</w:t>
      </w:r>
    </w:p>
    <w:p w14:paraId="2DFC2EB7" w14:textId="17338ED9" w:rsidR="00BC44E3" w:rsidRDefault="005D5E03" w:rsidP="00D55D83">
      <w:pPr>
        <w:pStyle w:val="SkripsiSubLevel1"/>
        <w:numPr>
          <w:ilvl w:val="1"/>
          <w:numId w:val="11"/>
        </w:numPr>
      </w:pPr>
      <w:bookmarkStart w:id="31" w:name="_Toc513622987"/>
      <w:r>
        <w:t>Lokasi dan Waktu</w:t>
      </w:r>
      <w:bookmarkEnd w:id="31"/>
    </w:p>
    <w:p w14:paraId="2FFBEBAE" w14:textId="45573E99" w:rsidR="00793185" w:rsidRDefault="00793185" w:rsidP="00793185">
      <w:pPr>
        <w:pStyle w:val="SkripsiIsiLevel1"/>
      </w:pPr>
      <w:r>
        <w:t>Penelitian ini dilakukan pada bulan Februari sampai bulan April 2018 bertempat di rumah penulis dan Student Activity Center Jurusan Fisika Fakultas Matematika dan Ilmu Pengetahuan Alam Universitas Brawijaya Malang.</w:t>
      </w:r>
    </w:p>
    <w:p w14:paraId="3F095510" w14:textId="77777777" w:rsidR="00793185" w:rsidRDefault="00793185" w:rsidP="00793185">
      <w:pPr>
        <w:pStyle w:val="SkripsiNormal"/>
      </w:pPr>
    </w:p>
    <w:p w14:paraId="2FCA0391" w14:textId="64112CB7" w:rsidR="00BC44E3" w:rsidRDefault="00793185" w:rsidP="00BC44E3">
      <w:pPr>
        <w:pStyle w:val="SkripsiSubLevel1"/>
        <w:numPr>
          <w:ilvl w:val="1"/>
          <w:numId w:val="3"/>
        </w:numPr>
      </w:pPr>
      <w:bookmarkStart w:id="32" w:name="_Toc513622988"/>
      <w:r>
        <w:t>Alat dan Bahan</w:t>
      </w:r>
      <w:bookmarkEnd w:id="32"/>
    </w:p>
    <w:p w14:paraId="01ED4386" w14:textId="78C7EDC2" w:rsidR="00793185" w:rsidRDefault="00793185" w:rsidP="00793185">
      <w:pPr>
        <w:pStyle w:val="SkripsiIsiLevel1"/>
      </w:pPr>
      <w:r>
        <w:t>Alat yang digunakan dalam penelitian kali ini adalah seperangkat komputer dengan spesifikasi Processor Intel i3 6100 3.7 GHz, Motherboard Colorful Battle Axe C.B150M-D V23, Memory Corsair Value Select 1x8 GB, VGA Zotac GTX 1050 2 GB, Hard Drive 1 TB, Power Supply 450 Watt, serta Monitor AOC 19</w:t>
      </w:r>
      <w:r w:rsidR="00253272">
        <w:t xml:space="preserve"> inch</w:t>
      </w:r>
      <w:r>
        <w:t xml:space="preserve"> dengan Resolusi 1366x768 pixel.</w:t>
      </w:r>
    </w:p>
    <w:p w14:paraId="7B58EDF6" w14:textId="77777777" w:rsidR="00793185" w:rsidRDefault="00793185" w:rsidP="00793185">
      <w:pPr>
        <w:pStyle w:val="SkripsiNormal"/>
      </w:pPr>
    </w:p>
    <w:p w14:paraId="5EDE79F0" w14:textId="1F74D74E" w:rsidR="00BC44E3" w:rsidRDefault="00793185" w:rsidP="00BC44E3">
      <w:pPr>
        <w:pStyle w:val="SkripsiSubLevel1"/>
        <w:numPr>
          <w:ilvl w:val="1"/>
          <w:numId w:val="3"/>
        </w:numPr>
      </w:pPr>
      <w:bookmarkStart w:id="33" w:name="_Toc513622989"/>
      <w:r>
        <w:t>Tahapan Penelitian</w:t>
      </w:r>
      <w:bookmarkEnd w:id="33"/>
    </w:p>
    <w:p w14:paraId="6074846E" w14:textId="1FECE6DF" w:rsidR="0060467C" w:rsidRDefault="0060467C" w:rsidP="0060467C">
      <w:pPr>
        <w:pStyle w:val="SkripsiIsiLevel1"/>
      </w:pPr>
      <w:r>
        <w:t>Penelitian ini dilakukan dengan beberapa tahap sebagai berikut:</w:t>
      </w:r>
    </w:p>
    <w:p w14:paraId="5E61B614" w14:textId="6B5A1E6A" w:rsidR="0060467C" w:rsidRDefault="0060467C" w:rsidP="0060467C">
      <w:pPr>
        <w:pStyle w:val="SkripsiIsiLevel1"/>
        <w:numPr>
          <w:ilvl w:val="0"/>
          <w:numId w:val="12"/>
        </w:numPr>
        <w:ind w:left="993" w:hanging="426"/>
      </w:pPr>
      <w:r>
        <w:t>Install Software</w:t>
      </w:r>
    </w:p>
    <w:p w14:paraId="664C2184" w14:textId="09AA1336" w:rsidR="0060467C" w:rsidRDefault="0060467C" w:rsidP="0060467C">
      <w:pPr>
        <w:pStyle w:val="SkripsiIsiLevel1"/>
        <w:numPr>
          <w:ilvl w:val="0"/>
          <w:numId w:val="12"/>
        </w:numPr>
        <w:ind w:left="993" w:hanging="426"/>
      </w:pPr>
      <w:r>
        <w:t>Generate Data</w:t>
      </w:r>
    </w:p>
    <w:p w14:paraId="5CAFB83C" w14:textId="5FE28F31" w:rsidR="0060467C" w:rsidRDefault="0060467C" w:rsidP="0060467C">
      <w:pPr>
        <w:pStyle w:val="SkripsiIsiLevel1"/>
        <w:numPr>
          <w:ilvl w:val="0"/>
          <w:numId w:val="12"/>
        </w:numPr>
        <w:ind w:left="993" w:hanging="426"/>
      </w:pPr>
      <w:r>
        <w:t>Training</w:t>
      </w:r>
    </w:p>
    <w:p w14:paraId="119C217F" w14:textId="0CF31A51" w:rsidR="0060467C" w:rsidRDefault="0060467C" w:rsidP="0060467C">
      <w:pPr>
        <w:pStyle w:val="SkripsiIsiLevel1"/>
        <w:numPr>
          <w:ilvl w:val="0"/>
          <w:numId w:val="12"/>
        </w:numPr>
        <w:ind w:left="993" w:hanging="426"/>
      </w:pPr>
      <w:r>
        <w:t>Testing</w:t>
      </w:r>
    </w:p>
    <w:p w14:paraId="65453F29" w14:textId="22F0514A" w:rsidR="00EC49EB" w:rsidRDefault="00EC49EB" w:rsidP="0060467C">
      <w:pPr>
        <w:pStyle w:val="SkripsiIsiLevel1"/>
        <w:numPr>
          <w:ilvl w:val="0"/>
          <w:numId w:val="12"/>
        </w:numPr>
        <w:ind w:left="993" w:hanging="426"/>
      </w:pPr>
      <w:r>
        <w:t>Interpretasi Hasil dan Pembahasan</w:t>
      </w:r>
    </w:p>
    <w:p w14:paraId="2ED1D900" w14:textId="1C9D68A4" w:rsidR="0060467C" w:rsidRDefault="0060467C" w:rsidP="00EC49EB">
      <w:pPr>
        <w:pStyle w:val="SkripsiNormal"/>
      </w:pPr>
    </w:p>
    <w:p w14:paraId="5DC410A0" w14:textId="59D295D1" w:rsidR="00EC49EB" w:rsidRDefault="00EC49EB" w:rsidP="00EC49EB">
      <w:pPr>
        <w:pStyle w:val="SkripsiNormal"/>
        <w:jc w:val="center"/>
      </w:pPr>
      <w:r>
        <w:rPr>
          <w:noProof/>
        </w:rPr>
        <w:lastRenderedPageBreak/>
        <w:drawing>
          <wp:inline distT="0" distB="0" distL="0" distR="0" wp14:anchorId="332DA3DC" wp14:editId="02E7160A">
            <wp:extent cx="1255395" cy="40259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5395" cy="4025900"/>
                    </a:xfrm>
                    <a:prstGeom prst="rect">
                      <a:avLst/>
                    </a:prstGeom>
                    <a:noFill/>
                    <a:ln>
                      <a:noFill/>
                    </a:ln>
                  </pic:spPr>
                </pic:pic>
              </a:graphicData>
            </a:graphic>
          </wp:inline>
        </w:drawing>
      </w:r>
    </w:p>
    <w:p w14:paraId="7ECA5202" w14:textId="4261CE71" w:rsidR="00EC49EB" w:rsidRDefault="00EC49EB" w:rsidP="00EC49EB">
      <w:pPr>
        <w:pStyle w:val="SkripsiGambar"/>
      </w:pPr>
      <w:bookmarkStart w:id="34" w:name="_Toc513622077"/>
      <w:r>
        <w:t>Gambar 3.1 Alur Penelitian</w:t>
      </w:r>
      <w:bookmarkEnd w:id="34"/>
    </w:p>
    <w:p w14:paraId="4500CD0A" w14:textId="77777777" w:rsidR="00EC49EB" w:rsidRDefault="00EC49EB" w:rsidP="00EC49EB">
      <w:pPr>
        <w:pStyle w:val="SkripsiNormal"/>
      </w:pPr>
    </w:p>
    <w:p w14:paraId="305337E5" w14:textId="1872E2B4" w:rsidR="00793185" w:rsidRDefault="0060467C" w:rsidP="00793185">
      <w:pPr>
        <w:pStyle w:val="SkripsiSubLevel2"/>
      </w:pPr>
      <w:bookmarkStart w:id="35" w:name="_Toc513622990"/>
      <w:r>
        <w:t>Install Software</w:t>
      </w:r>
      <w:bookmarkEnd w:id="35"/>
    </w:p>
    <w:p w14:paraId="36E654B4" w14:textId="4B741878" w:rsidR="0060467C" w:rsidRDefault="0060467C" w:rsidP="0060467C">
      <w:pPr>
        <w:pStyle w:val="SkripsiIsiLevel2"/>
      </w:pPr>
      <w:r>
        <w:t>Pada Tahap ini, akan dilakukan instalasi software-software pendukung yang akan digunakan untuk membuat script training ataupun testing. Software akan ditulis dalam bahasa python, sehingga kita perlu menginstall python interpreter, versi python yang akan digukanan adalah python versi 3.5.2.</w:t>
      </w:r>
    </w:p>
    <w:p w14:paraId="2CADED77" w14:textId="139632ED" w:rsidR="00322BE1" w:rsidRDefault="009E796E" w:rsidP="00322BE1">
      <w:pPr>
        <w:pStyle w:val="SkripsiIsiLevel2"/>
      </w:pPr>
      <w:r>
        <w:t>Untuk memudahkan proses instalasi software pendukung / library python, digunakan aplikasi conda</w:t>
      </w:r>
      <w:r w:rsidR="00322BE1">
        <w:t xml:space="preserve">. Pustaka yang diperlukan antara lain, numpy, matplotlib, jupyter, opencv3, pillow, scikit-learn, scikit-image, scipy, h5py, eventlet, flask-socketio, seaboarn, pandas, imageio, moviepy, tensoflow, dan keras. Library yang telah </w:t>
      </w:r>
      <w:r w:rsidR="00322BE1">
        <w:lastRenderedPageBreak/>
        <w:t>disebutkan disimpan kedalam satu file yang disebut environment-gpu.yml</w:t>
      </w:r>
      <w:r w:rsidR="00D91B79">
        <w:t xml:space="preserve">, seperti </w:t>
      </w:r>
      <w:r w:rsidR="00C477CC">
        <w:t>tampak pada gambar 3.2.</w:t>
      </w:r>
    </w:p>
    <w:p w14:paraId="03CB45F2" w14:textId="28470039" w:rsidR="00EC49EB" w:rsidRDefault="00EC49EB" w:rsidP="00EC49EB">
      <w:pPr>
        <w:pStyle w:val="SkripsiNormal"/>
      </w:pPr>
    </w:p>
    <w:p w14:paraId="46E06419" w14:textId="5A10CF9B" w:rsidR="00EC49EB" w:rsidRDefault="00D91B79" w:rsidP="00EC49EB">
      <w:pPr>
        <w:pStyle w:val="SkripsiNormal"/>
        <w:jc w:val="center"/>
      </w:pPr>
      <w:r>
        <w:rPr>
          <w:noProof/>
        </w:rPr>
        <w:drawing>
          <wp:inline distT="0" distB="0" distL="0" distR="0" wp14:anchorId="58280038" wp14:editId="119D4946">
            <wp:extent cx="3476625" cy="3695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76625" cy="3695700"/>
                    </a:xfrm>
                    <a:prstGeom prst="rect">
                      <a:avLst/>
                    </a:prstGeom>
                  </pic:spPr>
                </pic:pic>
              </a:graphicData>
            </a:graphic>
          </wp:inline>
        </w:drawing>
      </w:r>
    </w:p>
    <w:p w14:paraId="15571C31" w14:textId="32356509" w:rsidR="00EC49EB" w:rsidRDefault="00D91B79" w:rsidP="00EC49EB">
      <w:pPr>
        <w:pStyle w:val="SkripsiNormal"/>
        <w:jc w:val="center"/>
      </w:pPr>
      <w:r>
        <w:t>Gambar 3.</w:t>
      </w:r>
      <w:r w:rsidR="003B455D">
        <w:t>2</w:t>
      </w:r>
      <w:r>
        <w:t>. Daftar software yang diinstall, disimpan dalam file environment-gpu.yml</w:t>
      </w:r>
    </w:p>
    <w:p w14:paraId="13B0806C" w14:textId="0154F7E8" w:rsidR="00322BE1" w:rsidRDefault="00322BE1" w:rsidP="00EC49EB">
      <w:pPr>
        <w:pStyle w:val="SkripsiNormal"/>
      </w:pPr>
    </w:p>
    <w:p w14:paraId="33B737EE" w14:textId="367CDAA2" w:rsidR="00CB2D83" w:rsidRDefault="00CB2D83" w:rsidP="00EC49EB">
      <w:pPr>
        <w:pStyle w:val="SkripsiNormal"/>
      </w:pPr>
      <w:r>
        <w:t>Setelah file disimpan dalam file environtment-gpu.yml, maka dijalankan perintah berikut:</w:t>
      </w:r>
    </w:p>
    <w:p w14:paraId="34321B7A" w14:textId="77777777" w:rsidR="00CB2D83" w:rsidRDefault="00CB2D83" w:rsidP="00EC49EB">
      <w:pPr>
        <w:pStyle w:val="SkripsiNormal"/>
      </w:pPr>
    </w:p>
    <w:p w14:paraId="182FE044" w14:textId="6DAC9F58" w:rsidR="00EC49EB" w:rsidRPr="00EC49EB" w:rsidRDefault="00322BE1" w:rsidP="00EC49EB">
      <w:pPr>
        <w:pStyle w:val="SkripsiNormal"/>
        <w:rPr>
          <w:rFonts w:ascii="Courier New" w:hAnsi="Courier New" w:cs="Courier New"/>
        </w:rPr>
      </w:pPr>
      <w:r w:rsidRPr="00322BE1">
        <w:rPr>
          <w:rFonts w:ascii="Courier New" w:hAnsi="Courier New" w:cs="Courier New"/>
        </w:rPr>
        <w:t>conda env create -f environment-gpu.yml</w:t>
      </w:r>
    </w:p>
    <w:p w14:paraId="2B229DBE" w14:textId="77777777" w:rsidR="00EC49EB" w:rsidRPr="00EC49EB" w:rsidRDefault="00EC49EB" w:rsidP="00EC49EB">
      <w:pPr>
        <w:pStyle w:val="SkripsiNormal"/>
      </w:pPr>
    </w:p>
    <w:p w14:paraId="167A0464" w14:textId="277BC453" w:rsidR="0060467C" w:rsidRDefault="0060467C" w:rsidP="00793185">
      <w:pPr>
        <w:pStyle w:val="SkripsiSubLevel2"/>
      </w:pPr>
      <w:bookmarkStart w:id="36" w:name="_Toc513622991"/>
      <w:r>
        <w:t>Generate Data</w:t>
      </w:r>
      <w:bookmarkEnd w:id="36"/>
    </w:p>
    <w:p w14:paraId="522772AD" w14:textId="268A3DE5" w:rsidR="00322BE1" w:rsidRDefault="00322BE1" w:rsidP="00322BE1">
      <w:pPr>
        <w:pStyle w:val="SkripsiIsiLevel2"/>
      </w:pPr>
      <w:r>
        <w:t xml:space="preserve">Pada tahap ini diperlukan sejumlah data yang fungsinya nanti sebagai input pada di Deep Neural Network. Input yang dibutuhkan yaitu gambar tampak depan dari mobil serta aksi apa yang diberikan kepada mobil. Dalam penilitan ini </w:t>
      </w:r>
      <w:r w:rsidR="00207DCD">
        <w:t xml:space="preserve">gambar diambil dari 3 </w:t>
      </w:r>
      <w:r w:rsidR="00207DCD">
        <w:lastRenderedPageBreak/>
        <w:t>sudut, yaitu dari kiri, kanan serta tengah. Aksi yang direkam antara lain, steering-wheele, throttle, reverse, dan speed.</w:t>
      </w:r>
    </w:p>
    <w:p w14:paraId="0EB13E99" w14:textId="08C9C3E0" w:rsidR="003B455D" w:rsidRDefault="00207DCD" w:rsidP="00322BE1">
      <w:pPr>
        <w:pStyle w:val="SkripsiIsiLevel2"/>
      </w:pPr>
      <w:r>
        <w:t>Metode pengambilan data ini dilakukan dengan cara membuka program simulator yang disediakan oleh Udacity Self Driving Simulator</w:t>
      </w:r>
      <w:r w:rsidR="003B455D">
        <w:t>.</w:t>
      </w:r>
    </w:p>
    <w:p w14:paraId="3F6C128F" w14:textId="3010DBE8" w:rsidR="003B455D" w:rsidRDefault="003B455D" w:rsidP="003B455D">
      <w:pPr>
        <w:pStyle w:val="SkripsiNormal"/>
      </w:pPr>
    </w:p>
    <w:p w14:paraId="3B1912A7" w14:textId="2A9D8BC5" w:rsidR="00CB25DD" w:rsidRDefault="003B455D" w:rsidP="00042380">
      <w:pPr>
        <w:pStyle w:val="SkripsiNormal"/>
        <w:jc w:val="center"/>
        <w:rPr>
          <w:noProof/>
        </w:rPr>
      </w:pPr>
      <w:r>
        <w:rPr>
          <w:noProof/>
        </w:rPr>
        <w:drawing>
          <wp:inline distT="0" distB="0" distL="0" distR="0" wp14:anchorId="2F2191AB" wp14:editId="5E10190A">
            <wp:extent cx="2880000" cy="225170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80000" cy="2251704"/>
                    </a:xfrm>
                    <a:prstGeom prst="rect">
                      <a:avLst/>
                    </a:prstGeom>
                  </pic:spPr>
                </pic:pic>
              </a:graphicData>
            </a:graphic>
          </wp:inline>
        </w:drawing>
      </w:r>
      <w:r w:rsidR="00042380">
        <w:rPr>
          <w:noProof/>
        </w:rPr>
        <w:t xml:space="preserve"> </w:t>
      </w:r>
    </w:p>
    <w:p w14:paraId="7907D70F" w14:textId="45971FC3" w:rsidR="00CB25DD" w:rsidRDefault="00CB25DD" w:rsidP="00042380">
      <w:pPr>
        <w:pStyle w:val="SkripsiNormal"/>
        <w:jc w:val="center"/>
        <w:rPr>
          <w:noProof/>
        </w:rPr>
      </w:pPr>
      <w:r>
        <w:rPr>
          <w:noProof/>
        </w:rPr>
        <w:t>(a)</w:t>
      </w:r>
    </w:p>
    <w:p w14:paraId="2CEB7066" w14:textId="6AF54189" w:rsidR="00CB25DD" w:rsidRDefault="00741E14" w:rsidP="00042380">
      <w:pPr>
        <w:pStyle w:val="SkripsiNormal"/>
        <w:jc w:val="center"/>
        <w:rPr>
          <w:noProof/>
        </w:rPr>
      </w:pPr>
      <w:r>
        <w:rPr>
          <w:noProof/>
        </w:rPr>
        <w:drawing>
          <wp:inline distT="0" distB="0" distL="0" distR="0" wp14:anchorId="7FF10129" wp14:editId="5BC68C36">
            <wp:extent cx="2880000" cy="22517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80000" cy="2251704"/>
                    </a:xfrm>
                    <a:prstGeom prst="rect">
                      <a:avLst/>
                    </a:prstGeom>
                  </pic:spPr>
                </pic:pic>
              </a:graphicData>
            </a:graphic>
          </wp:inline>
        </w:drawing>
      </w:r>
      <w:r>
        <w:rPr>
          <w:noProof/>
        </w:rPr>
        <w:t xml:space="preserve"> </w:t>
      </w:r>
    </w:p>
    <w:p w14:paraId="537F1A61" w14:textId="026F3C34" w:rsidR="00CB25DD" w:rsidRDefault="00CB25DD" w:rsidP="00042380">
      <w:pPr>
        <w:pStyle w:val="SkripsiNormal"/>
        <w:jc w:val="center"/>
        <w:rPr>
          <w:noProof/>
        </w:rPr>
      </w:pPr>
      <w:r>
        <w:rPr>
          <w:noProof/>
        </w:rPr>
        <w:t>(b)</w:t>
      </w:r>
    </w:p>
    <w:p w14:paraId="11D11299" w14:textId="5DE00799" w:rsidR="003B455D" w:rsidRDefault="00741E14" w:rsidP="00042380">
      <w:pPr>
        <w:pStyle w:val="SkripsiNormal"/>
        <w:jc w:val="center"/>
        <w:rPr>
          <w:noProof/>
        </w:rPr>
      </w:pPr>
      <w:r>
        <w:rPr>
          <w:noProof/>
        </w:rPr>
        <w:lastRenderedPageBreak/>
        <w:drawing>
          <wp:inline distT="0" distB="0" distL="0" distR="0" wp14:anchorId="769068E6" wp14:editId="1D15241C">
            <wp:extent cx="2880000" cy="22517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251705"/>
                    </a:xfrm>
                    <a:prstGeom prst="rect">
                      <a:avLst/>
                    </a:prstGeom>
                  </pic:spPr>
                </pic:pic>
              </a:graphicData>
            </a:graphic>
          </wp:inline>
        </w:drawing>
      </w:r>
    </w:p>
    <w:p w14:paraId="6D3B98FC" w14:textId="13C24F20" w:rsidR="00CB25DD" w:rsidRDefault="00741E14" w:rsidP="00042380">
      <w:pPr>
        <w:pStyle w:val="SkripsiNormal"/>
        <w:jc w:val="center"/>
        <w:rPr>
          <w:noProof/>
        </w:rPr>
      </w:pPr>
      <w:r>
        <w:rPr>
          <w:noProof/>
        </w:rPr>
        <w:t>(c)</w:t>
      </w:r>
    </w:p>
    <w:p w14:paraId="4150F34A" w14:textId="66C9BEE6" w:rsidR="002E0396" w:rsidRDefault="003B455D" w:rsidP="003B455D">
      <w:pPr>
        <w:pStyle w:val="SkripsiGambar"/>
      </w:pPr>
      <w:bookmarkStart w:id="37" w:name="_Toc513622078"/>
      <w:r>
        <w:t>Gambar 3.3 Tampilan Program Simulator Self Driving Car</w:t>
      </w:r>
      <w:bookmarkEnd w:id="37"/>
    </w:p>
    <w:p w14:paraId="4BBE0AD1" w14:textId="61C0ED00" w:rsidR="003B455D" w:rsidRDefault="00741E14" w:rsidP="002E0396">
      <w:pPr>
        <w:pStyle w:val="SkripsiNormal"/>
        <w:jc w:val="center"/>
      </w:pPr>
      <w:r>
        <w:t>(a) Tampilan awal (b) Tampilan kontrol (c) Tampilan Training</w:t>
      </w:r>
    </w:p>
    <w:p w14:paraId="09236FEC" w14:textId="77777777" w:rsidR="003B455D" w:rsidRDefault="003B455D" w:rsidP="003B455D">
      <w:pPr>
        <w:pStyle w:val="SkripsiNormal"/>
      </w:pPr>
    </w:p>
    <w:p w14:paraId="56CE71C0" w14:textId="39285B20" w:rsidR="00C64235" w:rsidRDefault="00EC317A" w:rsidP="00C64235">
      <w:pPr>
        <w:pStyle w:val="SkripsiIsiLevel2"/>
      </w:pPr>
      <w:r>
        <w:t xml:space="preserve">Gambar 3.3 menunjukkan tampilan program simulator self-driving car yang dibuat oleh penyedia </w:t>
      </w:r>
      <w:r w:rsidR="00C64235">
        <w:t xml:space="preserve">kursus online yang bernama Udacity. Program tersebut bersifat open source, dan bisa digunakan untuk kepentingan apapun. Pada gambar 3.3 terdapat tiga macam tampilan program simulator self-driving car. Gambar 3.3 butir (a) menunjukkan tampilan awal, pada tampilan tersebut terdapat tombol training mode, autonomous mode, controls, serta dua pilihan jalur lintasan yang bisa dipilih di bagian bawah. Untuk penelitian ini kita batasi pada lintasan pertama saja. Gambar 3.3 butir (b) menunjukkan halaman informasi yang berisikan kontrol apa saja yang bisa diberikan pada simulator ini. Kontrol yang tersedia yaitu tombol [W] untuk maju, tombol [S] untuk mundur, tombol [A] untuk berbelok ke kiri, tombol [D] untuk berbelok ke kanan, tombol [R] untuk melakukan perekaman pada training mode, serta tombol [Esc] untuk kembali ke halaman awal. Selain menggunakan keyboard, simulator ini juga dapat menerima input berupa drag mouse yang difungsikan sama dengan belok kanan maupun belok kiri, melakukan drag ke arah kiri akan sama dengan belok ke kiri, sedangkan drag ke arah kanan akan sama dengan belok ke kanan. Gambar 3.3 butir (c) menunjukkan tampilan training mode. Pada tampilan training mode, kita bisa menggerakkan </w:t>
      </w:r>
      <w:r w:rsidR="00C64235">
        <w:lastRenderedPageBreak/>
        <w:t>mobil dengan input keyboard ([W], [A], [S], [D]) atau pun drag mouse, serta input keyboard [R] untuk melakukan perekaman data.</w:t>
      </w:r>
    </w:p>
    <w:p w14:paraId="08E58ACF" w14:textId="3CCA791E" w:rsidR="00741E14" w:rsidRDefault="003B455D" w:rsidP="00C64235">
      <w:pPr>
        <w:pStyle w:val="SkripsiIsiLevel2"/>
      </w:pPr>
      <w:r>
        <w:t>S</w:t>
      </w:r>
      <w:r w:rsidR="00207DCD">
        <w:t>aat telah masuk dalam progam</w:t>
      </w:r>
      <w:r w:rsidR="003D6737">
        <w:t xml:space="preserve"> simulator</w:t>
      </w:r>
      <w:r w:rsidR="00207DCD">
        <w:t xml:space="preserve"> Training Mode, setelah itu akan muncul tampilan </w:t>
      </w:r>
      <w:r w:rsidR="00741E14">
        <w:t>Training</w:t>
      </w:r>
      <w:r w:rsidR="00207DCD">
        <w:t>, lalu tekan tombol [R] untuk melakukan perekaman.</w:t>
      </w:r>
      <w:r w:rsidR="00741E14">
        <w:t xml:space="preserve"> Setelah itu kita diminta untuk memilih satu folder yang digunakan untuk menyimpan data hasil perekaman.</w:t>
      </w:r>
      <w:r w:rsidR="003D6737">
        <w:t xml:space="preserve"> Tampilan pemilihan folder yang terjadi ditunjukkan pada gambar 3.4</w:t>
      </w:r>
    </w:p>
    <w:p w14:paraId="60D1DE1C" w14:textId="6E42C484" w:rsidR="00741E14" w:rsidRDefault="00741E14" w:rsidP="003B455D">
      <w:pPr>
        <w:pStyle w:val="SkripsiNormal"/>
      </w:pPr>
    </w:p>
    <w:p w14:paraId="1279EED2" w14:textId="1CD28531" w:rsidR="00741E14" w:rsidRDefault="00741E14" w:rsidP="00741E14">
      <w:pPr>
        <w:pStyle w:val="SkripsiNormal"/>
        <w:jc w:val="center"/>
      </w:pPr>
      <w:r>
        <w:rPr>
          <w:noProof/>
        </w:rPr>
        <w:drawing>
          <wp:inline distT="0" distB="0" distL="0" distR="0" wp14:anchorId="534C7860" wp14:editId="3623F665">
            <wp:extent cx="2880000" cy="2251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000" cy="2251705"/>
                    </a:xfrm>
                    <a:prstGeom prst="rect">
                      <a:avLst/>
                    </a:prstGeom>
                  </pic:spPr>
                </pic:pic>
              </a:graphicData>
            </a:graphic>
          </wp:inline>
        </w:drawing>
      </w:r>
    </w:p>
    <w:p w14:paraId="23AA4F9D" w14:textId="4D3A79DB" w:rsidR="00741E14" w:rsidRDefault="00741E14" w:rsidP="00741E14">
      <w:pPr>
        <w:pStyle w:val="SkripsiGambar"/>
      </w:pPr>
      <w:bookmarkStart w:id="38" w:name="_Toc513622079"/>
      <w:r>
        <w:t xml:space="preserve">Gambar </w:t>
      </w:r>
      <w:r w:rsidR="00252D4C">
        <w:t>3</w:t>
      </w:r>
      <w:r>
        <w:t>.4 Tampilan Pilih Folder</w:t>
      </w:r>
      <w:bookmarkEnd w:id="38"/>
    </w:p>
    <w:p w14:paraId="008680D4" w14:textId="77777777" w:rsidR="003D6737" w:rsidRDefault="003D6737" w:rsidP="003B455D">
      <w:pPr>
        <w:pStyle w:val="SkripsiNormal"/>
      </w:pPr>
    </w:p>
    <w:p w14:paraId="207549C4" w14:textId="3E954BB7" w:rsidR="00207DCD" w:rsidRDefault="00207DCD" w:rsidP="003B455D">
      <w:pPr>
        <w:pStyle w:val="SkripsiNormal"/>
      </w:pPr>
      <w:r>
        <w:t>Setelah itu kita diminta untuk mengendarai mobil, diusahakan minimal mengendarai 1 putaran agar mobil dapat mengenali berbagai kondisi pengendaraan. Setelah dikendarai sejauh 1 putaran, ditekan lagi tombol [R] untuk berhenti melakukan perekaman.</w:t>
      </w:r>
    </w:p>
    <w:p w14:paraId="0BC55EBB" w14:textId="77777777" w:rsidR="00322BE1" w:rsidRDefault="00322BE1" w:rsidP="00322BE1">
      <w:pPr>
        <w:pStyle w:val="SkripsiNormal"/>
      </w:pPr>
    </w:p>
    <w:p w14:paraId="2915BA8F" w14:textId="479F19EC" w:rsidR="0060467C" w:rsidRDefault="0060467C" w:rsidP="00793185">
      <w:pPr>
        <w:pStyle w:val="SkripsiSubLevel2"/>
      </w:pPr>
      <w:bookmarkStart w:id="39" w:name="_Toc513622992"/>
      <w:r>
        <w:t>Training</w:t>
      </w:r>
      <w:bookmarkEnd w:id="39"/>
    </w:p>
    <w:p w14:paraId="18279394" w14:textId="22BA8921" w:rsidR="00207DCD" w:rsidRDefault="00207DCD" w:rsidP="00741E14">
      <w:pPr>
        <w:pStyle w:val="SkripsiIsiLevel2"/>
      </w:pPr>
      <w:r>
        <w:t xml:space="preserve">Pada tahap ini dilakukan penulisan program training untuk dapat membangun model dari Deep Learning. Pada tahap training ini, program harus dapat membaca file gambar dan aksi yang telah kita simpan, lalu dapat menyimpan hasil training dalam suatu file. Dalam penelitian ini digunakan file </w:t>
      </w:r>
      <w:r w:rsidR="00741E14">
        <w:t>hdf5 (</w:t>
      </w:r>
      <w:r w:rsidR="00741E14" w:rsidRPr="00741E14">
        <w:t>Hierarchical Data Format</w:t>
      </w:r>
      <w:r w:rsidR="00741E14">
        <w:t xml:space="preserve"> versi 5)</w:t>
      </w:r>
      <w:r>
        <w:t xml:space="preserve"> sebagai penyimpanan hasil training dari Deep Learning, hal ini dikarenakan </w:t>
      </w:r>
      <w:r w:rsidR="00741E14">
        <w:t>hdf5</w:t>
      </w:r>
      <w:r>
        <w:t xml:space="preserve"> merupakan file binary yang terkompresi, sehingga tidak membutuhkan </w:t>
      </w:r>
      <w:r w:rsidR="00550FF5">
        <w:t>memori</w:t>
      </w:r>
      <w:r>
        <w:t xml:space="preserve"> yang cukup banyak.</w:t>
      </w:r>
    </w:p>
    <w:p w14:paraId="7EAEB56E" w14:textId="4ED3DBBF" w:rsidR="000C2A69" w:rsidRDefault="00140A92" w:rsidP="0042752D">
      <w:pPr>
        <w:pStyle w:val="SkripsiIsiLevel2"/>
      </w:pPr>
      <w:r>
        <w:lastRenderedPageBreak/>
        <w:t>Dalam penelitian digunakan model Deep Learning yang terdiri dari Convolutional Neural Network. Alasan digunakan Convolutional Neural Network adalah dengan digunakannya Convolutional Neural Network, maka Network dapat mengekstraksi fitur-fitur abstrak, lalu dapat mengklasifikasi berdasarkan fitur-fitur abstrak yang telah dibuat.</w:t>
      </w:r>
      <w:r w:rsidR="0042752D">
        <w:t xml:space="preserve"> </w:t>
      </w:r>
      <w:r w:rsidR="000C2A69">
        <w:t>Konfigurasi jaringan yang digunakan dalam penelitian ini adalah Convolutional Neural Network dengan 10 hidden layer. Konfigurasi ini diinspirasi dari konfigurasi yang telah dipaparkan oleh NVIDIA</w:t>
      </w:r>
      <w:r w:rsidR="00910BE4">
        <w:t xml:space="preserve"> </w:t>
      </w:r>
      <w:r w:rsidR="00910BE4">
        <w:fldChar w:fldCharType="begin" w:fldLock="1"/>
      </w:r>
      <w:r w:rsidR="00221E18">
        <w:instrText>ADDIN CSL_CITATION { "citationItems" : [ { "id" : "ITEM-1", "itemData" : { "ISBN" : "9781450351867", "abstract" : "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 "author" : [ { "dropping-particle" : "", "family" : "Bojarski", "given" : "Mariusz", "non-dropping-particle" : "", "parse-names" : false, "suffix" : "" }, { "dropping-particle" : "", "family" : "Testa", "given" : "Davide", "non-dropping-particle" : "Del", "parse-names" : false, "suffix" : "" }, { "dropping-particle" : "", "family" : "Dworakowski", "given" : "Daniel", "non-dropping-particle" : "", "parse-names" : false, "suffix" : "" }, { "dropping-particle" : "", "family" : "Firner", "given" : "Bernhard", "non-dropping-particle" : "", "parse-names" : false, "suffix" : "" }, { "dropping-particle" : "", "family" : "Flepp", "given" : "Beat", "non-dropping-particle" : "", "parse-names" : false, "suffix" : "" }, { "dropping-particle" : "", "family" : "Goyal", "given" : "Prasoon", "non-dropping-particle" : "", "parse-names" : false, "suffix" : "" }, { "dropping-particle" : "", "family" : "Jackel", "given" : "Lawrence D.", "non-dropping-particle" : "", "parse-names" : false, "suffix" : "" }, { "dropping-particle" : "", "family" : "Monfort", "given" : "Mathew", "non-dropping-particle" : "", "parse-names" : false, "suffix" : "" }, { "dropping-particle" : "", "family" : "Muller", "given" : "Urs", "non-dropping-particle" : "", "parse-names" : false, "suffix" : "" }, { "dropping-particle" : "", "family" : "Zhang", "given" : "Jiakai", "non-dropping-particle" : "", "parse-names" : false, "suffix" : "" }, { "dropping-particle" : "", "family" : "Zhang", "given" : "Xin", "non-dropping-particle" : "", "parse-names" : false, "suffix" : "" }, { "dropping-particle" : "", "family" : "Zhao", "given" : "Jake", "non-dropping-particle" : "", "parse-names" : false, "suffix" : "" }, { "dropping-particle" : "", "family" : "Zieba", "given" : "Karol", "non-dropping-particle" : "", "parse-names" : false, "suffix" : "" } ], "id" : "ITEM-1", "issued" : { "date-parts" : [ [ "2016" ] ] }, "page" : "1-9", "title" : "End to End Learning for Self-Driving Cars", "type" : "article-journal" }, "uris" : [ "http://www.mendeley.com/documents/?uuid=44228c70-3ce1-45ee-94bd-523e0d796904" ] } ], "mendeley" : { "formattedCitation" : "(Bojarski &lt;i&gt;et al.&lt;/i&gt;, 2016)", "plainTextFormattedCitation" : "(Bojarski et al., 2016)", "previouslyFormattedCitation" : "(Bojarski &lt;i&gt;et al.&lt;/i&gt;, 2016)" }, "properties" : { "noteIndex" : 0 }, "schema" : "https://github.com/citation-style-language/schema/raw/master/csl-citation.json" }</w:instrText>
      </w:r>
      <w:r w:rsidR="00910BE4">
        <w:fldChar w:fldCharType="separate"/>
      </w:r>
      <w:r w:rsidR="00910BE4" w:rsidRPr="00910BE4">
        <w:rPr>
          <w:noProof/>
        </w:rPr>
        <w:t xml:space="preserve">(Bojarski </w:t>
      </w:r>
      <w:r w:rsidR="00910BE4" w:rsidRPr="00910BE4">
        <w:rPr>
          <w:i/>
          <w:noProof/>
        </w:rPr>
        <w:t>et al.</w:t>
      </w:r>
      <w:r w:rsidR="00910BE4" w:rsidRPr="00910BE4">
        <w:rPr>
          <w:noProof/>
        </w:rPr>
        <w:t>, 2016)</w:t>
      </w:r>
      <w:r w:rsidR="00910BE4">
        <w:fldChar w:fldCharType="end"/>
      </w:r>
      <w:r w:rsidR="000C2A69">
        <w:t xml:space="preserve">, dan susunannya </w:t>
      </w:r>
      <w:r w:rsidR="00221E18">
        <w:t>ditunjukkan pada gambar 3.</w:t>
      </w:r>
      <w:r w:rsidR="00202C41">
        <w:t>5</w:t>
      </w:r>
      <w:r w:rsidR="00221E18">
        <w:t xml:space="preserve">. Pada tahap training data, digunakan algoritma optimisasi yang disebut </w:t>
      </w:r>
      <w:r w:rsidR="00221E18" w:rsidRPr="00221E18">
        <w:rPr>
          <w:i/>
        </w:rPr>
        <w:t>Adam Optimizer</w:t>
      </w:r>
      <w:r w:rsidR="00221E18">
        <w:t>.</w:t>
      </w:r>
      <w:r w:rsidR="00897E98">
        <w:t xml:space="preserve"> </w:t>
      </w:r>
      <w:r w:rsidR="00221E18">
        <w:t xml:space="preserve">Algoritma ini dipilih karena algoritma ini merupakan algoritma terbaik menurut Kingma </w:t>
      </w:r>
      <w:r w:rsidR="00221E18">
        <w:fldChar w:fldCharType="begin" w:fldLock="1"/>
      </w:r>
      <w:r w:rsidR="00F25762">
        <w:instrText>ADDIN CSL_CITATION { "citationItems" : [ { "id" : "ITEM-1", "itemData" : { "DOI" : "http://doi.acm.org.ezproxy.lib.ucf.edu/10.1145/1830483.1830503", "ISBN" : "9781450300728", "ISSN" : "09252312", "PMID" : "172668", "abstract" : "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 "author" : [ { "dropping-particle" : "", "family" : "Kingma", "given" : "Diederik P.", "non-dropping-particle" : "", "parse-names" : false, "suffix" : "" }, { "dropping-particle" : "", "family" : "Ba", "given" : "Jimmy", "non-dropping-particle" : "", "parse-names" : false, "suffix" : "" } ], "id" : "ITEM-1", "issued" : { "date-parts" : [ [ "2014" ] ] }, "page" : "1-15", "title" : "Adam: A Method for Stochastic Optimization", "type" : "article-journal" }, "uris" : [ "http://www.mendeley.com/documents/?uuid=d44119fb-523a-49d1-ac11-8242e4508a39" ] } ], "mendeley" : { "formattedCitation" : "(Kingma and Ba, 2014)", "plainTextFormattedCitation" : "(Kingma and Ba, 2014)", "previouslyFormattedCitation" : "(Kingma and Ba, 2014)" }, "properties" : { "noteIndex" : 0 }, "schema" : "https://github.com/citation-style-language/schema/raw/master/csl-citation.json" }</w:instrText>
      </w:r>
      <w:r w:rsidR="00221E18">
        <w:fldChar w:fldCharType="separate"/>
      </w:r>
      <w:r w:rsidR="00221E18" w:rsidRPr="00221E18">
        <w:rPr>
          <w:noProof/>
        </w:rPr>
        <w:t>(Kingma and Ba, 2014)</w:t>
      </w:r>
      <w:r w:rsidR="00221E18">
        <w:fldChar w:fldCharType="end"/>
      </w:r>
      <w:r w:rsidR="00221E18">
        <w:t>.</w:t>
      </w:r>
    </w:p>
    <w:p w14:paraId="6D8BF687" w14:textId="6E8F32D2" w:rsidR="00202C41" w:rsidRDefault="00202C41" w:rsidP="0042752D">
      <w:pPr>
        <w:pStyle w:val="SkripsiIsiLevel2"/>
      </w:pPr>
      <w:r>
        <w:t>Dalam proses training ini dilakukan dua kali macam training, yang pertama dilakukan adalah proses training menggunakan CPU, sedangkan proses yang kedua adalah proses training menggunakan GPU. Langkah ini dilakukan untuk membandingkan performa dan efisiensi antara CPU dan GPU.</w:t>
      </w:r>
    </w:p>
    <w:p w14:paraId="5FDB75CC" w14:textId="21A3A9A5" w:rsidR="000C2A69" w:rsidRDefault="000C2A69" w:rsidP="00910BE4">
      <w:pPr>
        <w:pStyle w:val="SkripsiNormal"/>
        <w:jc w:val="center"/>
      </w:pPr>
      <w:r>
        <w:rPr>
          <w:rFonts w:ascii="Arial" w:hAnsi="Arial" w:cs="Arial"/>
          <w:noProof/>
          <w:color w:val="000000"/>
          <w:szCs w:val="22"/>
        </w:rPr>
        <w:lastRenderedPageBreak/>
        <w:drawing>
          <wp:inline distT="0" distB="0" distL="0" distR="0" wp14:anchorId="5E35F0FA" wp14:editId="59170601">
            <wp:extent cx="3600000" cy="5142639"/>
            <wp:effectExtent l="0" t="0" r="635" b="1270"/>
            <wp:docPr id="2" name="Picture 2" descr="https://lh3.googleusercontent.com/9cw6UH_3atS7F4c0-CQCv-2eZf3VUpMxNFI05LXzHnYMub9Kgn6OnL2_vrUFMSSzrSwAOUEQ6w_L-RtD0hg399A8RlyQkWq66JysH9WSsm3vXnYTAr0Wjh67Qo4sIgJ9fuu8Gf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9cw6UH_3atS7F4c0-CQCv-2eZf3VUpMxNFI05LXzHnYMub9Kgn6OnL2_vrUFMSSzrSwAOUEQ6w_L-RtD0hg399A8RlyQkWq66JysH9WSsm3vXnYTAr0Wjh67Qo4sIgJ9fuu8GfwH"/>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5142639"/>
                    </a:xfrm>
                    <a:prstGeom prst="rect">
                      <a:avLst/>
                    </a:prstGeom>
                    <a:noFill/>
                    <a:ln>
                      <a:noFill/>
                    </a:ln>
                  </pic:spPr>
                </pic:pic>
              </a:graphicData>
            </a:graphic>
          </wp:inline>
        </w:drawing>
      </w:r>
    </w:p>
    <w:p w14:paraId="1EAFF184" w14:textId="57AF3696" w:rsidR="00CC75B9" w:rsidRDefault="00CC75B9" w:rsidP="00CC75B9">
      <w:pPr>
        <w:pStyle w:val="SkripsiGambar"/>
      </w:pPr>
      <w:bookmarkStart w:id="40" w:name="_Toc513622080"/>
      <w:r>
        <w:t>Gambar 3.</w:t>
      </w:r>
      <w:r w:rsidR="00252D4C">
        <w:t>5</w:t>
      </w:r>
      <w:r>
        <w:t xml:space="preserve"> Model Convolutional Neural Network</w:t>
      </w:r>
      <w:bookmarkEnd w:id="40"/>
    </w:p>
    <w:p w14:paraId="377949F5" w14:textId="19DF2E6D" w:rsidR="000C2A69" w:rsidRDefault="000C2A69">
      <w:pPr>
        <w:rPr>
          <w:rFonts w:ascii="Times New Roman" w:eastAsia="Times New Roman" w:hAnsi="Times New Roman" w:cs="Times New Roman"/>
          <w:bCs/>
          <w:szCs w:val="24"/>
        </w:rPr>
      </w:pPr>
      <w:r>
        <w:br w:type="page"/>
      </w:r>
    </w:p>
    <w:p w14:paraId="2204C1C6" w14:textId="1C73E007" w:rsidR="000C2A69" w:rsidRDefault="000C2A69" w:rsidP="000C2A69">
      <w:pPr>
        <w:pStyle w:val="SkripsiIsiLevel2"/>
      </w:pPr>
      <w:r w:rsidRPr="000C2A69">
        <w:lastRenderedPageBreak/>
        <w:t xml:space="preserve">Pada layer pertama terdapat layer input yang berupa citra </w:t>
      </w:r>
      <w:r w:rsidR="00910BE4">
        <w:t>digital</w:t>
      </w:r>
      <w:r w:rsidRPr="000C2A69">
        <w:t xml:space="preserve"> dengan panjang 200 pixel, lebar 66 pixel dan 3 channel (red, green, blue). Setelah itu layer input dinormalisasi terlebih dahulu dengan persamaan x = x / 127.5 - 1.0. Setelah dilakukan normalisasi, masuk ke layer convolutional ke-1 dengan kernel sebesar 5x5, stride 2x2, dan memiliki 24 output convolutional, sehingga didapatkan output dari layer ini sebesar 24x98x31. Setelah itu masuk ke layer convolutional ke-2 dengan kernel sebesar 5x5, stride 2x2 dan memiliki output 36, sehingga didapatkan output dari layer ini sebesar 36x47x41. Setelah itu masuk ke layer convolutional ke-3 dengan kernel sebesar 5x5, stride 2x2 dan memiliki output 48 node, sehingga didapatkan output dari layer ini sebesar 48x22x5. Setelah itu masuk ke layer convolutional ke-4 dengan kernel sebesar 3x3, stride 1x1 dan memiliki output 64 node, sehingga didapatkan output dari layer ini sebesar 64x20x3. Setelah itu masuk ke layer convolutional ke-5 dengan kernel sebesar 2x2, stride 1x1 dan memiliki output 64 node, sehingga didapatkan output dari layer ini sebesar 64x18x1. Setelah itu diberikan fungsi flatten yang merubah bentuk data yang semula 64x18x1 menjadi satu baris dengan 1152 data. Setelah itu masuk ke layer selanjutnya yaitu fully connected layer dengan output sebesar 100 node. Setelah itu masuk ke layer selanjutnya yaitu fully connected layer ke-2, dengan output sebesar 50 node. Setelah itu masuk ke layer selanjutnya yaitu fully connected layer ke-3, dengan output sebesar 10 node. Setelah itu masuk ke layer output 1 node yang berupa hasil steering wheel.</w:t>
      </w:r>
    </w:p>
    <w:p w14:paraId="05C8AC09" w14:textId="77777777" w:rsidR="000C2A69" w:rsidRDefault="000C2A69" w:rsidP="000C2A69">
      <w:pPr>
        <w:pStyle w:val="SkripsiNormal"/>
      </w:pPr>
    </w:p>
    <w:p w14:paraId="4B7DAAEA" w14:textId="7E7C970E" w:rsidR="0060467C" w:rsidRDefault="0060467C" w:rsidP="00793185">
      <w:pPr>
        <w:pStyle w:val="SkripsiSubLevel2"/>
      </w:pPr>
      <w:bookmarkStart w:id="41" w:name="_Toc513622993"/>
      <w:r>
        <w:t>Testing</w:t>
      </w:r>
      <w:bookmarkEnd w:id="41"/>
    </w:p>
    <w:p w14:paraId="014DFECC" w14:textId="1B97C4D6" w:rsidR="00910BE4" w:rsidRDefault="00910BE4" w:rsidP="00043104">
      <w:pPr>
        <w:pStyle w:val="SkripsiIsiLevel2"/>
      </w:pPr>
      <w:r>
        <w:t xml:space="preserve">Pada tahap ini dilakukan testing data dengan dua cara, cara pertama yaitu dengan melihat </w:t>
      </w:r>
      <w:r w:rsidR="00C12292">
        <w:t xml:space="preserve">accuracy dan loss value dari </w:t>
      </w:r>
      <w:r w:rsidR="007A6C69">
        <w:t>model yang dihasilkan. Setelah itu testing cara kedua dilakukan dengan cara membaca hasil model yang telah disimpan dalam format hdf5, lalu mengirimkannya melalui ke simulator dalam mode Autonomous Drive.</w:t>
      </w:r>
      <w:r w:rsidR="007A6C69" w:rsidRPr="000C2A69">
        <w:t xml:space="preserve"> </w:t>
      </w:r>
      <w:r w:rsidR="007A6C69">
        <w:t>Testing yang kedua ini untuk selanjutnya akan kita sebut dengan visual Testing</w:t>
      </w:r>
      <w:r w:rsidR="000C2A69" w:rsidRPr="000C2A69">
        <w:t xml:space="preserve">. </w:t>
      </w:r>
      <w:r w:rsidR="00EF1615">
        <w:t xml:space="preserve">Dalam visual testing ini </w:t>
      </w:r>
      <w:r w:rsidR="000C2A69" w:rsidRPr="000C2A69">
        <w:t xml:space="preserve">dikatakan berhasil jika mobil dapat </w:t>
      </w:r>
      <w:r w:rsidR="00EF1615">
        <w:t xml:space="preserve">berkendara secara mandiri </w:t>
      </w:r>
      <w:r w:rsidR="000C2A69" w:rsidRPr="000C2A69">
        <w:t>dan dapat melewati 1 lap penuh tanpa menabrak halangan sama sekali.</w:t>
      </w:r>
    </w:p>
    <w:p w14:paraId="69680A80" w14:textId="6AA71D6E" w:rsidR="00910BE4" w:rsidRDefault="00910BE4" w:rsidP="006B6CA3">
      <w:pPr>
        <w:pStyle w:val="SkripsiNormal"/>
        <w:jc w:val="center"/>
      </w:pPr>
      <w:r>
        <w:rPr>
          <w:noProof/>
        </w:rPr>
        <w:lastRenderedPageBreak/>
        <w:drawing>
          <wp:inline distT="0" distB="0" distL="0" distR="0" wp14:anchorId="0B5F48E2" wp14:editId="36D2B005">
            <wp:extent cx="2880000" cy="2251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2251705"/>
                    </a:xfrm>
                    <a:prstGeom prst="rect">
                      <a:avLst/>
                    </a:prstGeom>
                  </pic:spPr>
                </pic:pic>
              </a:graphicData>
            </a:graphic>
          </wp:inline>
        </w:drawing>
      </w:r>
    </w:p>
    <w:p w14:paraId="28210012" w14:textId="7B2D330B" w:rsidR="006C085C" w:rsidRDefault="00252D4C" w:rsidP="00252D4C">
      <w:pPr>
        <w:pStyle w:val="SkripsiGambar"/>
      </w:pPr>
      <w:bookmarkStart w:id="42" w:name="_Toc513622081"/>
      <w:r>
        <w:t xml:space="preserve">Gambar </w:t>
      </w:r>
      <w:r w:rsidR="006B6CA3">
        <w:t>3.6 Tampilan Autonomous Drive</w:t>
      </w:r>
      <w:bookmarkEnd w:id="42"/>
    </w:p>
    <w:p w14:paraId="100C342C" w14:textId="4308F438" w:rsidR="006C085C" w:rsidRDefault="006C085C" w:rsidP="003D6737">
      <w:pPr>
        <w:pStyle w:val="SkripsiNormal"/>
      </w:pPr>
    </w:p>
    <w:p w14:paraId="41A53D4B" w14:textId="7F707F77" w:rsidR="00252D4C" w:rsidRDefault="003D6737" w:rsidP="003D6737">
      <w:pPr>
        <w:pStyle w:val="SkripsiIsiLevel2"/>
      </w:pPr>
      <w:r>
        <w:t>Pada gambar 3.6 ditunjukkan tampilan program simulator self-driving car pada mode Autnomous. Pada tampilan ini, mobil akan diam saja, dan masih bisa digerakkan secara manual. Pada tampilan ini, selain simulator dapat menerima input secara manual, simulator juga dapat menerima input berupa kontrol yang dikirimkan melalui socket 4567. Ketika ada sambungan yang terhubung pada socket tersebut, maka program akan bertindak sebagai input otomatis.</w:t>
      </w:r>
      <w:r w:rsidR="004D399C">
        <w:t xml:space="preserve"> Skema pengiriman data ditunjukkan pada gambar 3.7.</w:t>
      </w:r>
    </w:p>
    <w:p w14:paraId="6D99CAA3" w14:textId="3FFFC23B" w:rsidR="00371A84" w:rsidRDefault="00371A84" w:rsidP="00371A84">
      <w:pPr>
        <w:pStyle w:val="SkripsiNormal"/>
      </w:pPr>
    </w:p>
    <w:p w14:paraId="51CB2461" w14:textId="133826E6" w:rsidR="00371A84" w:rsidRDefault="00371A84" w:rsidP="00371A84">
      <w:pPr>
        <w:pStyle w:val="SkripsiNormal"/>
      </w:pPr>
      <w:r>
        <w:rPr>
          <w:noProof/>
        </w:rPr>
        <mc:AlternateContent>
          <mc:Choice Requires="wpc">
            <w:drawing>
              <wp:inline distT="0" distB="0" distL="0" distR="0" wp14:anchorId="6C38F163" wp14:editId="6FE4BC16">
                <wp:extent cx="3888740" cy="1711842"/>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28" name="Rectangle 28"/>
                        <wps:cNvSpPr/>
                        <wps:spPr>
                          <a:xfrm>
                            <a:off x="489098" y="159488"/>
                            <a:ext cx="900000" cy="360000"/>
                          </a:xfrm>
                          <a:prstGeom prst="rect">
                            <a:avLst/>
                          </a:prstGeom>
                        </wps:spPr>
                        <wps:style>
                          <a:lnRef idx="1">
                            <a:schemeClr val="dk1"/>
                          </a:lnRef>
                          <a:fillRef idx="2">
                            <a:schemeClr val="dk1"/>
                          </a:fillRef>
                          <a:effectRef idx="1">
                            <a:schemeClr val="dk1"/>
                          </a:effectRef>
                          <a:fontRef idx="minor">
                            <a:schemeClr val="dk1"/>
                          </a:fontRef>
                        </wps:style>
                        <wps:txbx>
                          <w:txbxContent>
                            <w:p w14:paraId="7338D67F" w14:textId="46B6FCCE" w:rsidR="00C829F7" w:rsidRDefault="00C829F7" w:rsidP="00371A84">
                              <w:pPr>
                                <w:spacing w:after="0"/>
                                <w:jc w:val="center"/>
                              </w:pPr>
                              <w:r>
                                <w:t>drive.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679404" y="148855"/>
                            <a:ext cx="900000"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986E2A" w14:textId="28C310E8" w:rsidR="00C829F7" w:rsidRDefault="00C829F7" w:rsidP="00371A84">
                              <w:pPr>
                                <w:spacing w:after="0"/>
                                <w:jc w:val="center"/>
                              </w:pPr>
                              <w:r>
                                <w:t>Simul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Document 30"/>
                        <wps:cNvSpPr/>
                        <wps:spPr>
                          <a:xfrm>
                            <a:off x="489098" y="914401"/>
                            <a:ext cx="900000" cy="72000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14:paraId="1897C6FE" w14:textId="69F0B34B" w:rsidR="00C829F7" w:rsidRDefault="00C829F7" w:rsidP="00371A84">
                              <w:pPr>
                                <w:spacing w:after="0"/>
                                <w:jc w:val="center"/>
                              </w:pPr>
                              <w:r>
                                <w:t>Save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stCxn id="30" idx="0"/>
                          <a:endCxn id="28" idx="2"/>
                        </wps:cNvCnPr>
                        <wps:spPr>
                          <a:xfrm flipV="1">
                            <a:off x="939098" y="519488"/>
                            <a:ext cx="0" cy="3949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424763" y="244549"/>
                            <a:ext cx="12333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1424763" y="435108"/>
                            <a:ext cx="12227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Text Box 33"/>
                        <wps:cNvSpPr txBox="1"/>
                        <wps:spPr>
                          <a:xfrm>
                            <a:off x="95694" y="605690"/>
                            <a:ext cx="814070" cy="266065"/>
                          </a:xfrm>
                          <a:prstGeom prst="rect">
                            <a:avLst/>
                          </a:prstGeom>
                          <a:noFill/>
                          <a:ln w="6350">
                            <a:noFill/>
                          </a:ln>
                        </wps:spPr>
                        <wps:txbx>
                          <w:txbxContent>
                            <w:p w14:paraId="745C8596" w14:textId="0C50F45C" w:rsidR="00C829F7" w:rsidRPr="00A31305" w:rsidRDefault="00C829F7"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3"/>
                        <wps:cNvSpPr txBox="1"/>
                        <wps:spPr>
                          <a:xfrm>
                            <a:off x="1657927" y="221187"/>
                            <a:ext cx="799465" cy="264795"/>
                          </a:xfrm>
                          <a:prstGeom prst="rect">
                            <a:avLst/>
                          </a:prstGeom>
                          <a:noFill/>
                          <a:ln w="6350">
                            <a:noFill/>
                          </a:ln>
                        </wps:spPr>
                        <wps:txbx>
                          <w:txbxContent>
                            <w:p w14:paraId="320EDBFC" w14:textId="53F4A616" w:rsidR="00C829F7" w:rsidRPr="004D399C" w:rsidRDefault="00C829F7"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 name="Text Box 33"/>
                        <wps:cNvSpPr txBox="1"/>
                        <wps:spPr>
                          <a:xfrm>
                            <a:off x="1828046" y="41711"/>
                            <a:ext cx="415290" cy="264160"/>
                          </a:xfrm>
                          <a:prstGeom prst="rect">
                            <a:avLst/>
                          </a:prstGeom>
                          <a:noFill/>
                          <a:ln w="6350">
                            <a:noFill/>
                          </a:ln>
                        </wps:spPr>
                        <wps:txbx>
                          <w:txbxContent>
                            <w:p w14:paraId="5646973A" w14:textId="43712298" w:rsidR="00C829F7" w:rsidRDefault="00C829F7" w:rsidP="004D399C">
                              <w:pPr>
                                <w:pStyle w:val="NormalWeb"/>
                                <w:spacing w:before="0" w:beforeAutospacing="0" w:after="0" w:afterAutospacing="0" w:line="254" w:lineRule="auto"/>
                              </w:pPr>
                              <w:r>
                                <w:rPr>
                                  <w:rFonts w:eastAsia="Calibri"/>
                                  <w:sz w:val="20"/>
                                  <w:szCs w:val="20"/>
                                </w:rPr>
                                <w:t>em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8" name="Text Box 33"/>
                        <wps:cNvSpPr txBox="1"/>
                        <wps:spPr>
                          <a:xfrm>
                            <a:off x="1774884" y="412941"/>
                            <a:ext cx="556260" cy="263525"/>
                          </a:xfrm>
                          <a:prstGeom prst="rect">
                            <a:avLst/>
                          </a:prstGeom>
                          <a:noFill/>
                          <a:ln w="6350">
                            <a:noFill/>
                          </a:ln>
                        </wps:spPr>
                        <wps:txbx>
                          <w:txbxContent>
                            <w:p w14:paraId="369FCCC5" w14:textId="1B9FAFFB" w:rsidR="00C829F7" w:rsidRDefault="00C829F7" w:rsidP="004D399C">
                              <w:pPr>
                                <w:pStyle w:val="NormalWeb"/>
                                <w:spacing w:before="0" w:beforeAutospacing="0" w:after="0" w:afterAutospacing="0" w:line="252" w:lineRule="auto"/>
                              </w:pPr>
                              <w:r>
                                <w:rPr>
                                  <w:rFonts w:eastAsia="Calibri"/>
                                  <w:sz w:val="20"/>
                                  <w:szCs w:val="20"/>
                                </w:rPr>
                                <w:t>receiv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C38F163" id="Canvas 22" o:spid="_x0000_s1027" editas="canvas" style="width:306.2pt;height:134.8pt;mso-position-horizontal-relative:char;mso-position-vertical-relative:line" coordsize="38887,17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8887;height:17113;visibility:visible;mso-wrap-style:square">
                  <v:fill o:detectmouseclick="t"/>
                  <v:path o:connecttype="none"/>
                </v:shape>
                <v:rect id="Rectangle 28" o:spid="_x0000_s1029" style="position:absolute;left:4890;top:1594;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" fillcolor="#555 [2160]" strokecolor="black [3200]" strokeweight=".5pt">
                  <v:fill color2="#313131 [2608]" rotate="t" colors="0 #9b9b9b;.5 #8e8e8e;1 #797979" focus="100%" type="gradient">
                    <o:fill v:ext="view" type="gradientUnscaled"/>
                  </v:fill>
                  <v:textbox>
                    <w:txbxContent>
                      <w:p w14:paraId="7338D67F" w14:textId="46B6FCCE" w:rsidR="00C829F7" w:rsidRDefault="00C829F7" w:rsidP="00371A84">
                        <w:pPr>
                          <w:spacing w:after="0"/>
                          <w:jc w:val="center"/>
                        </w:pPr>
                        <w:r>
                          <w:t>drive.py</w:t>
                        </w:r>
                      </w:p>
                    </w:txbxContent>
                  </v:textbox>
                </v:rect>
                <v:rect id="Rectangle 29" o:spid="_x0000_s1030" style="position:absolute;left:26794;top:1488;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" fillcolor="#4472c4 [3204]" strokecolor="#1f3763 [1604]" strokeweight="1pt">
                  <v:textbox>
                    <w:txbxContent>
                      <w:p w14:paraId="36986E2A" w14:textId="28C310E8" w:rsidR="00C829F7" w:rsidRDefault="00C829F7" w:rsidP="00371A84">
                        <w:pPr>
                          <w:spacing w:after="0"/>
                          <w:jc w:val="center"/>
                        </w:pPr>
                        <w:r>
                          <w:t>Simulator</w:t>
                        </w:r>
                      </w:p>
                    </w:txbxContent>
                  </v:textbox>
                </v: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 o:spid="_x0000_s1031" type="#_x0000_t114" style="position:absolute;left:4890;top:9144;width:9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" fillcolor="#ffd555 [2167]" strokecolor="#ffc000 [3207]" strokeweight=".5pt">
                  <v:fill color2="#ffcc31 [2615]" rotate="t" colors="0 #ffdd9c;.5 #ffd78e;1 #ffd479" focus="100%" type="gradient">
                    <o:fill v:ext="view" type="gradientUnscaled"/>
                  </v:fill>
                  <v:textbox>
                    <w:txbxContent>
                      <w:p w14:paraId="1897C6FE" w14:textId="69F0B34B" w:rsidR="00C829F7" w:rsidRDefault="00C829F7" w:rsidP="00371A84">
                        <w:pPr>
                          <w:spacing w:after="0"/>
                          <w:jc w:val="center"/>
                        </w:pPr>
                        <w:r>
                          <w:t>Saved Model</w:t>
                        </w:r>
                      </w:p>
                    </w:txbxContent>
                  </v:textbox>
                </v:shape>
                <v:shapetype id="_x0000_t32" coordsize="21600,21600" o:spt="32" o:oned="t" path="m,l21600,21600e" filled="f">
                  <v:path arrowok="t" fillok="f" o:connecttype="none"/>
                  <o:lock v:ext="edit" shapetype="t"/>
                </v:shapetype>
                <v:shape id="Straight Arrow Connector 31" o:spid="_x0000_s1032" type="#_x0000_t32" style="position:absolute;left:9390;top:5194;width:0;height:39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" strokecolor="black [3200]" strokeweight=".5pt">
                  <v:stroke endarrow="block" joinstyle="miter"/>
                </v:shape>
                <v:shape id="Straight Arrow Connector 32" o:spid="_x0000_s1033" type="#_x0000_t32" style="position:absolute;left:14247;top:2445;width:1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4" o:spid="_x0000_s1034" type="#_x0000_t32" style="position:absolute;left:14247;top:4351;width:122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shapetype id="_x0000_t202" coordsize="21600,21600" o:spt="202" path="m,l,21600r21600,l21600,xe">
                  <v:stroke joinstyle="miter"/>
                  <v:path gradientshapeok="t" o:connecttype="rect"/>
                </v:shapetype>
                <v:shape id="Text Box 33" o:spid="_x0000_s1035" type="#_x0000_t202" style="position:absolute;left:956;top:6056;width:8141;height:26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IkxQAAANsAAAAPAAAAZHJzL2Rvd25yZXYueG1sRI9BawIx&#10;FITvgv8hPMGL1GwV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Dm4SIkxQAAANsAAAAP&#10;AAAAAAAAAAAAAAAAAAcCAABkcnMvZG93bnJldi54bWxQSwUGAAAAAAMAAwC3AAAA+QIAAAAA&#10;" filled="f" stroked="f" strokeweight=".5pt">
                  <v:textbox>
                    <w:txbxContent>
                      <w:p w14:paraId="745C8596" w14:textId="0C50F45C" w:rsidR="00C829F7" w:rsidRPr="00A31305" w:rsidRDefault="00C829F7"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v:textbox>
                </v:shape>
                <v:shape id="Text Box 33" o:spid="_x0000_s1036" type="#_x0000_t202" style="position:absolute;left:16579;top:2211;width:7994;height:26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320EDBFC" w14:textId="53F4A616" w:rsidR="00C829F7" w:rsidRPr="004D399C" w:rsidRDefault="00C829F7"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v:textbox>
                </v:shape>
                <v:shape id="Text Box 33" o:spid="_x0000_s1037" type="#_x0000_t202" style="position:absolute;left:18280;top:417;width:4153;height:26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14:paraId="5646973A" w14:textId="43712298" w:rsidR="00C829F7" w:rsidRDefault="00C829F7" w:rsidP="004D399C">
                        <w:pPr>
                          <w:pStyle w:val="NormalWeb"/>
                          <w:spacing w:before="0" w:beforeAutospacing="0" w:after="0" w:afterAutospacing="0" w:line="254" w:lineRule="auto"/>
                        </w:pPr>
                        <w:r>
                          <w:rPr>
                            <w:rFonts w:eastAsia="Calibri"/>
                            <w:sz w:val="20"/>
                            <w:szCs w:val="20"/>
                          </w:rPr>
                          <w:t>emit</w:t>
                        </w:r>
                      </w:p>
                    </w:txbxContent>
                  </v:textbox>
                </v:shape>
                <v:shape id="Text Box 33" o:spid="_x0000_s1038" type="#_x0000_t202" style="position:absolute;left:17748;top:4129;width:5563;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14:paraId="369FCCC5" w14:textId="1B9FAFFB" w:rsidR="00C829F7" w:rsidRDefault="00C829F7" w:rsidP="004D399C">
                        <w:pPr>
                          <w:pStyle w:val="NormalWeb"/>
                          <w:spacing w:before="0" w:beforeAutospacing="0" w:after="0" w:afterAutospacing="0" w:line="252" w:lineRule="auto"/>
                        </w:pPr>
                        <w:r>
                          <w:rPr>
                            <w:rFonts w:eastAsia="Calibri"/>
                            <w:sz w:val="20"/>
                            <w:szCs w:val="20"/>
                          </w:rPr>
                          <w:t>receive</w:t>
                        </w:r>
                      </w:p>
                    </w:txbxContent>
                  </v:textbox>
                </v:shape>
                <w10:anchorlock/>
              </v:group>
            </w:pict>
          </mc:Fallback>
        </mc:AlternateContent>
      </w:r>
    </w:p>
    <w:p w14:paraId="65A9257F" w14:textId="5F324569" w:rsidR="003D6737" w:rsidRDefault="00A31305" w:rsidP="00A31305">
      <w:pPr>
        <w:pStyle w:val="SkripsiGambar"/>
      </w:pPr>
      <w:bookmarkStart w:id="43" w:name="_Toc513622082"/>
      <w:r>
        <w:t>Gambar 3.7 Skema pengiriman data</w:t>
      </w:r>
      <w:bookmarkEnd w:id="43"/>
    </w:p>
    <w:p w14:paraId="3F643A1C" w14:textId="77777777" w:rsidR="00BC44E3" w:rsidRDefault="00BC44E3" w:rsidP="00BC44E3">
      <w:pPr>
        <w:pStyle w:val="SkripsiNormal"/>
      </w:pPr>
    </w:p>
    <w:p w14:paraId="763348EC" w14:textId="17F8D085" w:rsidR="00BC44E3" w:rsidRDefault="00BC44E3" w:rsidP="00BC44E3">
      <w:pPr>
        <w:pStyle w:val="SkripsiNormal"/>
        <w:sectPr w:rsidR="00BC44E3">
          <w:pgSz w:w="8391" w:h="11907"/>
          <w:pgMar w:top="850" w:right="850" w:bottom="850" w:left="1417" w:header="720" w:footer="720" w:gutter="0"/>
          <w:cols w:space="720"/>
          <w:docGrid w:linePitch="360"/>
        </w:sectPr>
      </w:pPr>
    </w:p>
    <w:p w14:paraId="6555B2C6" w14:textId="3BEFB659" w:rsidR="767CCCA7" w:rsidRDefault="767CCCA7" w:rsidP="006437E5">
      <w:pPr>
        <w:pStyle w:val="SkripsiHeader"/>
      </w:pPr>
      <w:bookmarkStart w:id="44" w:name="_Toc513622994"/>
      <w:r w:rsidRPr="767CCCA7">
        <w:lastRenderedPageBreak/>
        <w:t>BAB IV</w:t>
      </w:r>
      <w:r w:rsidR="006437E5">
        <w:br/>
      </w:r>
      <w:r w:rsidRPr="767CCCA7">
        <w:t>HASIL DAN PEMBAHASAN</w:t>
      </w:r>
      <w:bookmarkEnd w:id="44"/>
    </w:p>
    <w:p w14:paraId="03647C01" w14:textId="32908682" w:rsidR="00D55D83" w:rsidRDefault="00D55D83" w:rsidP="00D55D83">
      <w:pPr>
        <w:pStyle w:val="SkripsiHiddenBab"/>
      </w:pPr>
      <w:r>
        <w:t>BAB IV HASIL DAN PEMBAHASAN</w:t>
      </w:r>
    </w:p>
    <w:p w14:paraId="400BF59C" w14:textId="17655E04" w:rsidR="00BC44E3" w:rsidRDefault="00746B5D" w:rsidP="00D55D83">
      <w:pPr>
        <w:pStyle w:val="SkripsiSubLevel1"/>
        <w:numPr>
          <w:ilvl w:val="1"/>
          <w:numId w:val="9"/>
        </w:numPr>
      </w:pPr>
      <w:bookmarkStart w:id="45" w:name="_Toc513622995"/>
      <w:r>
        <w:t>Hasil Generate Data</w:t>
      </w:r>
      <w:bookmarkEnd w:id="45"/>
    </w:p>
    <w:p w14:paraId="26D48ECE" w14:textId="0E1BCEC5" w:rsidR="00746B5D" w:rsidRDefault="00746B5D" w:rsidP="00746B5D">
      <w:pPr>
        <w:pStyle w:val="SkripsiIsiLevel1"/>
      </w:pPr>
      <w:r>
        <w:t xml:space="preserve">Data yang dihasilkan pada tahap ini berupa 1 file csv serta kumpulan gambar yang terdapat dalam folder images. </w:t>
      </w:r>
      <w:r w:rsidR="00D74B2E">
        <w:t>Gambar 4.1 merupakan</w:t>
      </w:r>
      <w:r>
        <w:t xml:space="preserve"> cuplikan file csv </w:t>
      </w:r>
      <w:r w:rsidR="00D74B2E">
        <w:t>sedangkan Gambar 4.2 merupakan</w:t>
      </w:r>
      <w:r>
        <w:t xml:space="preserve"> cuplikan hasil gambar yang dihasilkan.</w:t>
      </w:r>
    </w:p>
    <w:p w14:paraId="7592B6DE" w14:textId="77777777" w:rsidR="00746B5D" w:rsidRDefault="00746B5D" w:rsidP="00746B5D">
      <w:pPr>
        <w:pStyle w:val="SkripsiNormal"/>
        <w:jc w:val="center"/>
      </w:pPr>
    </w:p>
    <w:p w14:paraId="50B9BDD8" w14:textId="0DF470A9" w:rsidR="00746B5D" w:rsidRDefault="00746B5D" w:rsidP="00746B5D">
      <w:pPr>
        <w:pStyle w:val="SkripsiNormal"/>
        <w:jc w:val="center"/>
      </w:pPr>
      <w:r>
        <w:rPr>
          <w:noProof/>
        </w:rPr>
        <w:drawing>
          <wp:inline distT="0" distB="0" distL="0" distR="0" wp14:anchorId="4E3919DD" wp14:editId="0BBD7785">
            <wp:extent cx="3780000" cy="369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0000" cy="3696000"/>
                    </a:xfrm>
                    <a:prstGeom prst="rect">
                      <a:avLst/>
                    </a:prstGeom>
                    <a:noFill/>
                    <a:ln>
                      <a:noFill/>
                    </a:ln>
                  </pic:spPr>
                </pic:pic>
              </a:graphicData>
            </a:graphic>
          </wp:inline>
        </w:drawing>
      </w:r>
    </w:p>
    <w:p w14:paraId="697772FB" w14:textId="45AA5B00" w:rsidR="00746B5D" w:rsidRDefault="00746B5D" w:rsidP="00CC75B9">
      <w:pPr>
        <w:pStyle w:val="SkripsiGambar"/>
      </w:pPr>
      <w:bookmarkStart w:id="46" w:name="_Toc513622083"/>
      <w:r>
        <w:t>Gambar 4.1 File CSV hasil training.</w:t>
      </w:r>
      <w:bookmarkEnd w:id="46"/>
    </w:p>
    <w:p w14:paraId="63A4CF9D" w14:textId="187E5AB0" w:rsidR="00746B5D" w:rsidRDefault="00746B5D" w:rsidP="00746B5D">
      <w:pPr>
        <w:pStyle w:val="SkripsiIsiLevel1"/>
      </w:pPr>
    </w:p>
    <w:p w14:paraId="03F1B609" w14:textId="61971300" w:rsidR="002D1DB7" w:rsidRDefault="00746B5D" w:rsidP="00746B5D">
      <w:pPr>
        <w:pStyle w:val="SkripsiIsiLevel1"/>
      </w:pPr>
      <w:r>
        <w:t xml:space="preserve">Dari gambar </w:t>
      </w:r>
      <w:r w:rsidR="000D2F68">
        <w:t>4.1 dapat diketahui</w:t>
      </w:r>
      <w:r w:rsidR="003A6951">
        <w:t xml:space="preserve"> bahwa</w:t>
      </w:r>
      <w:r>
        <w:t xml:space="preserve"> proses training menghasilkan 7 macam data. Tiga data pertama merupakan data alamat gambar disimpan, gambar yang dihasilkan juga terdapat 3 macam gambar, yaitu gambar dari sisi kiri mobil, gambar dari sisi </w:t>
      </w:r>
      <w:r>
        <w:lastRenderedPageBreak/>
        <w:t xml:space="preserve">tengah mobil dan gambar dari sisi kanan mobil, untuk lebih jelasnya lihat gambar 4.2. </w:t>
      </w:r>
    </w:p>
    <w:p w14:paraId="4FEA8517" w14:textId="77777777" w:rsidR="002D1DB7" w:rsidRDefault="002D1DB7" w:rsidP="00746B5D">
      <w:pPr>
        <w:pStyle w:val="SkripsiIsiLevel1"/>
      </w:pPr>
    </w:p>
    <w:p w14:paraId="584654AF" w14:textId="41188C78" w:rsidR="002D1DB7" w:rsidRDefault="002D1DB7" w:rsidP="002D1DB7">
      <w:pPr>
        <w:pStyle w:val="SkripsiNormal"/>
        <w:jc w:val="center"/>
      </w:pPr>
      <w:r>
        <w:rPr>
          <w:noProof/>
        </w:rPr>
        <w:drawing>
          <wp:inline distT="0" distB="0" distL="0" distR="0" wp14:anchorId="1DF7170B" wp14:editId="6E659255">
            <wp:extent cx="1260000" cy="63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4CA4C6BA" wp14:editId="266DFF46">
            <wp:extent cx="1260000" cy="63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5D21E19A" wp14:editId="3BC5ABD2">
            <wp:extent cx="1260000" cy="63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p>
    <w:p w14:paraId="65D1B541" w14:textId="1939E82E" w:rsidR="002D1DB7" w:rsidRDefault="002D1DB7" w:rsidP="002D1DB7">
      <w:pPr>
        <w:pStyle w:val="SkripsiNormal"/>
        <w:tabs>
          <w:tab w:val="center" w:pos="993"/>
          <w:tab w:val="center" w:pos="3119"/>
          <w:tab w:val="center" w:pos="5103"/>
        </w:tabs>
        <w:jc w:val="left"/>
      </w:pPr>
      <w:r>
        <w:tab/>
        <w:t>(a)</w:t>
      </w:r>
      <w:r>
        <w:tab/>
        <w:t>(b)</w:t>
      </w:r>
      <w:r>
        <w:tab/>
        <w:t>(c)</w:t>
      </w:r>
    </w:p>
    <w:p w14:paraId="0075E3A1" w14:textId="77777777" w:rsidR="002D1DB7" w:rsidRDefault="002D1DB7" w:rsidP="00CC75B9">
      <w:pPr>
        <w:pStyle w:val="SkripsiGambar"/>
      </w:pPr>
      <w:bookmarkStart w:id="47" w:name="_Toc513622084"/>
      <w:r>
        <w:t>Gambar 4.2 Gambar yang diambil dari tampak</w:t>
      </w:r>
      <w:bookmarkEnd w:id="47"/>
      <w:r>
        <w:t xml:space="preserve"> </w:t>
      </w:r>
    </w:p>
    <w:p w14:paraId="7CD453B7" w14:textId="5D8CDFE3" w:rsidR="002D1DB7" w:rsidRDefault="002D1DB7" w:rsidP="002D1DB7">
      <w:pPr>
        <w:pStyle w:val="SkripsiNormal"/>
        <w:jc w:val="center"/>
      </w:pPr>
      <w:r>
        <w:t>(a) kiri (b) tengah (c) kanan</w:t>
      </w:r>
    </w:p>
    <w:p w14:paraId="32E7829F" w14:textId="77777777" w:rsidR="001329EA" w:rsidRDefault="001329EA" w:rsidP="006B6CA3">
      <w:pPr>
        <w:pStyle w:val="SkripsiNormal"/>
      </w:pPr>
    </w:p>
    <w:p w14:paraId="4269C51D" w14:textId="7E9EF344" w:rsidR="00746B5D" w:rsidRDefault="00746B5D" w:rsidP="00746B5D">
      <w:pPr>
        <w:pStyle w:val="SkripsiIsiLevel1"/>
      </w:pPr>
      <w:r>
        <w:t>Tiga data berikutnya adalah data aksi yang kita</w:t>
      </w:r>
      <w:r w:rsidR="002D1DB7">
        <w:t xml:space="preserve"> berikan ke simulator yaitu steering yang mempunyai 3 macam nilai yaitu 0, bilangan positif atau bilangan negatif. Angka nol mengartikan bahwa steering tidak digerakkan ke arah kanan ataupun kiri, sedangkan bilangan positif menunjukkan steering digerakkan ke arah kanan dan bilangan negatif menunjukkan steering digerakkan ke arah kiri. Steering dalam simulator diwakili dengan pemberian input keyboard [A] untuk kiri dan [D] untuk kanan, atau input drag mouse. Aksi yang berikutnya yaitu throttle yang mewakili dari pedal gas yang ditekan, dalam simulator diwakili dengan penekanan tombol</w:t>
      </w:r>
      <w:r w:rsidR="0008469B">
        <w:t xml:space="preserve"> keyboard</w:t>
      </w:r>
      <w:r w:rsidR="002D1DB7">
        <w:t xml:space="preserve"> </w:t>
      </w:r>
      <w:r w:rsidR="0008469B">
        <w:t>[W]. Aksi berikutnya yang direkam adalah reverse, mewakili apakah mobil dalam keadaan mundur atau tidak, nilai ini bernilai 0 untuk False dan 1 untuk True, dalam simulator aksi ini berkorelasi dengan penekanan tombol keyboard [S]. Kolom terakhir yang direkam yaitu kecepatan mobil dalam simulator, data ini bukanlah merupakan input melainkan output yang mana dari aksi-aksi yang kita berikan menghasilkan kecepatan seperti yang tertera pada kolom ini.</w:t>
      </w:r>
    </w:p>
    <w:p w14:paraId="069E6171" w14:textId="77777777" w:rsidR="00746B5D" w:rsidRPr="00D55D83" w:rsidRDefault="00746B5D" w:rsidP="00746B5D">
      <w:pPr>
        <w:pStyle w:val="SkripsiNormal"/>
      </w:pPr>
    </w:p>
    <w:p w14:paraId="4301D19D" w14:textId="75BC46D6" w:rsidR="00BC44E3" w:rsidRDefault="00746B5D" w:rsidP="00BC44E3">
      <w:pPr>
        <w:pStyle w:val="SkripsiSubLevel1"/>
      </w:pPr>
      <w:bookmarkStart w:id="48" w:name="_Toc513622996"/>
      <w:r>
        <w:t>Hasil Proses Training</w:t>
      </w:r>
      <w:bookmarkEnd w:id="48"/>
    </w:p>
    <w:p w14:paraId="52F66D96" w14:textId="390B4DEC" w:rsidR="00746B5D" w:rsidRDefault="0008469B" w:rsidP="00746B5D">
      <w:pPr>
        <w:pStyle w:val="SkripsiIsiLevel1"/>
      </w:pPr>
      <w:r>
        <w:t xml:space="preserve">Proses Training dilakukan dengan dua cara yaitu dengan menggunakan CPU dan GPU. </w:t>
      </w:r>
      <w:r w:rsidR="00202C41" w:rsidRPr="00202C41">
        <w:t>Langkah ini dilakukan untuk membandingkan performa dan efisiensi antara CPU dan GPU.</w:t>
      </w:r>
    </w:p>
    <w:p w14:paraId="7AED3D03" w14:textId="77777777" w:rsidR="00746B5D" w:rsidRDefault="00746B5D" w:rsidP="00746B5D">
      <w:pPr>
        <w:pStyle w:val="SkripsiNormal"/>
      </w:pPr>
    </w:p>
    <w:p w14:paraId="432308D1" w14:textId="3F0B4093" w:rsidR="00746B5D" w:rsidRDefault="00746B5D" w:rsidP="00746B5D">
      <w:pPr>
        <w:pStyle w:val="SkripsiSubLevel2"/>
      </w:pPr>
      <w:bookmarkStart w:id="49" w:name="_Toc513622997"/>
      <w:r>
        <w:t xml:space="preserve">Training dengan </w:t>
      </w:r>
      <w:r w:rsidR="0008469B">
        <w:t>GPU</w:t>
      </w:r>
      <w:bookmarkEnd w:id="49"/>
    </w:p>
    <w:p w14:paraId="10852298" w14:textId="1DA6A996" w:rsidR="00746B5D" w:rsidRDefault="0008469B" w:rsidP="00746B5D">
      <w:pPr>
        <w:pStyle w:val="SkripsiIsiLevel2"/>
      </w:pPr>
      <w:r>
        <w:t xml:space="preserve">Training yang pertamakali dilakukan oleh penulis adalah training dengan menggunakan GPU. Dan hasilnya </w:t>
      </w:r>
      <w:r w:rsidR="00FE0242">
        <w:t>ditunjukkan pada Gambar 4.3.</w:t>
      </w:r>
    </w:p>
    <w:p w14:paraId="3C6487E4" w14:textId="00921820" w:rsidR="0008469B" w:rsidRDefault="0008469B" w:rsidP="007D6ED3">
      <w:pPr>
        <w:pStyle w:val="SkripsiNormal"/>
        <w:jc w:val="center"/>
      </w:pPr>
      <w:r>
        <w:rPr>
          <w:noProof/>
        </w:rPr>
        <w:lastRenderedPageBreak/>
        <w:drawing>
          <wp:inline distT="0" distB="0" distL="0" distR="0" wp14:anchorId="17AC25AD" wp14:editId="018DB05D">
            <wp:extent cx="3780000" cy="197686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1976866"/>
                    </a:xfrm>
                    <a:prstGeom prst="rect">
                      <a:avLst/>
                    </a:prstGeom>
                    <a:noFill/>
                    <a:ln>
                      <a:noFill/>
                    </a:ln>
                  </pic:spPr>
                </pic:pic>
              </a:graphicData>
            </a:graphic>
          </wp:inline>
        </w:drawing>
      </w:r>
    </w:p>
    <w:p w14:paraId="7FB42B2F" w14:textId="761555FB" w:rsidR="0008469B" w:rsidRDefault="0008469B" w:rsidP="00CC75B9">
      <w:pPr>
        <w:pStyle w:val="SkripsiGambar"/>
      </w:pPr>
      <w:bookmarkStart w:id="50" w:name="_Toc513622085"/>
      <w:r>
        <w:t>Gambar 4.3</w:t>
      </w:r>
      <w:r w:rsidR="007D6ED3">
        <w:t xml:space="preserve"> Proses Training dengan GPU</w:t>
      </w:r>
      <w:bookmarkEnd w:id="50"/>
    </w:p>
    <w:p w14:paraId="612DAF08" w14:textId="77777777" w:rsidR="001329EA" w:rsidRDefault="001329EA" w:rsidP="007D6ED3">
      <w:pPr>
        <w:pStyle w:val="SkripsiIsiLevel2"/>
      </w:pPr>
    </w:p>
    <w:p w14:paraId="6E6620D5" w14:textId="1492D6F1" w:rsidR="00746B5D" w:rsidRDefault="00026BBD" w:rsidP="007D6ED3">
      <w:pPr>
        <w:pStyle w:val="SkripsiIsiLevel2"/>
      </w:pPr>
      <w:r>
        <w:t>Pada Gambar 4.3</w:t>
      </w:r>
      <w:r w:rsidR="00D55243">
        <w:t>, dapat kita ketahui bahwa proses training dengan menggunakan GPU memakan waktu sebanyak 913 detik atau 15 menit 13 detik. Training menggunakan GPU ini juga dibatasi hingga 10 epoch atau 10 kali proses training, dari kesepuluh data tersebut,</w:t>
      </w:r>
      <w:r w:rsidR="001329EA">
        <w:t xml:space="preserve"> didapatkan data terbaik pada epoch ke-9 dimana pada epoch tersebut didapatkan nilai loss function 0.191 pada data training, dan 0.0054 pada data test.</w:t>
      </w:r>
    </w:p>
    <w:p w14:paraId="1F122370" w14:textId="77777777" w:rsidR="007D6ED3" w:rsidRDefault="007D6ED3" w:rsidP="007D6ED3">
      <w:pPr>
        <w:pStyle w:val="SkripsiIsiLevel2"/>
      </w:pPr>
    </w:p>
    <w:p w14:paraId="4473C6B6" w14:textId="412812A9" w:rsidR="00746B5D" w:rsidRDefault="00746B5D" w:rsidP="00746B5D">
      <w:pPr>
        <w:pStyle w:val="SkripsiSubLevel2"/>
      </w:pPr>
      <w:bookmarkStart w:id="51" w:name="_Toc513622998"/>
      <w:r>
        <w:t xml:space="preserve">Training dengan </w:t>
      </w:r>
      <w:r w:rsidR="0008469B">
        <w:t>CPU</w:t>
      </w:r>
      <w:bookmarkEnd w:id="51"/>
    </w:p>
    <w:p w14:paraId="711CFA23" w14:textId="5E261899" w:rsidR="0008469B" w:rsidRDefault="001329EA" w:rsidP="0008469B">
      <w:pPr>
        <w:pStyle w:val="SkripsiIsiLevel2"/>
      </w:pPr>
      <w:r>
        <w:t xml:space="preserve">Training berikutnya adalah training dengan menggunakan CPU, dan hasilnya dapat dilihat pada </w:t>
      </w:r>
      <w:r w:rsidR="00364747">
        <w:t>Gambar 4.4</w:t>
      </w:r>
      <w:r>
        <w:t>.</w:t>
      </w:r>
    </w:p>
    <w:p w14:paraId="712C800A" w14:textId="77777777" w:rsidR="001329EA" w:rsidRDefault="001329EA" w:rsidP="0008469B">
      <w:pPr>
        <w:pStyle w:val="SkripsiIsiLevel2"/>
      </w:pPr>
    </w:p>
    <w:p w14:paraId="7A12ADE4" w14:textId="274F40AA" w:rsidR="001329EA" w:rsidRDefault="001329EA" w:rsidP="001329EA">
      <w:pPr>
        <w:pStyle w:val="SkripsiNormal"/>
        <w:jc w:val="center"/>
      </w:pPr>
      <w:r>
        <w:rPr>
          <w:noProof/>
        </w:rPr>
        <w:drawing>
          <wp:inline distT="0" distB="0" distL="0" distR="0" wp14:anchorId="0DCD7B77" wp14:editId="474E70EE">
            <wp:extent cx="3780000" cy="197223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1972235"/>
                    </a:xfrm>
                    <a:prstGeom prst="rect">
                      <a:avLst/>
                    </a:prstGeom>
                    <a:noFill/>
                    <a:ln>
                      <a:noFill/>
                    </a:ln>
                  </pic:spPr>
                </pic:pic>
              </a:graphicData>
            </a:graphic>
          </wp:inline>
        </w:drawing>
      </w:r>
    </w:p>
    <w:p w14:paraId="26708A4F" w14:textId="1BA71514" w:rsidR="001329EA" w:rsidRDefault="001329EA" w:rsidP="00CC75B9">
      <w:pPr>
        <w:pStyle w:val="SkripsiGambar"/>
      </w:pPr>
      <w:bookmarkStart w:id="52" w:name="_Toc513622086"/>
      <w:r>
        <w:t>Gambar 4.4 Proses Training dengan CPU</w:t>
      </w:r>
      <w:bookmarkEnd w:id="52"/>
    </w:p>
    <w:p w14:paraId="2DF25FA6" w14:textId="07E5D267" w:rsidR="0008469B" w:rsidRDefault="00A23CC7" w:rsidP="001329EA">
      <w:pPr>
        <w:pStyle w:val="SkripsiIsiLevel2"/>
      </w:pPr>
      <w:r>
        <w:lastRenderedPageBreak/>
        <w:t>Pada Gambar 4.4</w:t>
      </w:r>
      <w:r w:rsidR="001329EA" w:rsidRPr="001329EA">
        <w:t xml:space="preserve">, dapat kita ketahui bahwa proses training dengan menggunakan </w:t>
      </w:r>
      <w:r w:rsidR="001329EA">
        <w:t>CPU</w:t>
      </w:r>
      <w:r w:rsidR="001329EA" w:rsidRPr="001329EA">
        <w:t xml:space="preserve"> memakan waktu sebanyak </w:t>
      </w:r>
      <w:r w:rsidR="001329EA">
        <w:t>1935</w:t>
      </w:r>
      <w:r w:rsidR="001329EA" w:rsidRPr="001329EA">
        <w:t xml:space="preserve"> detik atau </w:t>
      </w:r>
      <w:r w:rsidR="001329EA">
        <w:t>32</w:t>
      </w:r>
      <w:r w:rsidR="001329EA" w:rsidRPr="001329EA">
        <w:t xml:space="preserve"> menit </w:t>
      </w:r>
      <w:r w:rsidR="001329EA">
        <w:t>15</w:t>
      </w:r>
      <w:r w:rsidR="001329EA" w:rsidRPr="001329EA">
        <w:t xml:space="preserve"> detik. Training menggunakan </w:t>
      </w:r>
      <w:r w:rsidR="001329EA">
        <w:t>CPU</w:t>
      </w:r>
      <w:r w:rsidR="001329EA" w:rsidRPr="001329EA">
        <w:t xml:space="preserve"> ini juga dibatasi hingga 10 epoch atau 10 kali proses training, dari kesepuluh data tersebut, didapatkan data terbaik pada epoch ke-</w:t>
      </w:r>
      <w:r w:rsidR="001329EA">
        <w:t>8</w:t>
      </w:r>
      <w:r w:rsidR="001329EA" w:rsidRPr="001329EA">
        <w:t xml:space="preserve"> dimana pada epoch tersebut didapatkan nilai loss function 0.19</w:t>
      </w:r>
      <w:r w:rsidR="001329EA">
        <w:t>5</w:t>
      </w:r>
      <w:r w:rsidR="001329EA" w:rsidRPr="001329EA">
        <w:t xml:space="preserve"> pada data training, dan 0.005</w:t>
      </w:r>
      <w:r w:rsidR="001329EA">
        <w:t>5</w:t>
      </w:r>
      <w:r w:rsidR="001329EA" w:rsidRPr="001329EA">
        <w:t xml:space="preserve"> pada data test.</w:t>
      </w:r>
    </w:p>
    <w:p w14:paraId="6607B5C0" w14:textId="77777777" w:rsidR="001329EA" w:rsidRDefault="001329EA" w:rsidP="001329EA">
      <w:pPr>
        <w:pStyle w:val="SkripsiNormal"/>
      </w:pPr>
    </w:p>
    <w:p w14:paraId="26323A19" w14:textId="67B3C820" w:rsidR="0008469B" w:rsidRDefault="0008469B" w:rsidP="00746B5D">
      <w:pPr>
        <w:pStyle w:val="SkripsiSubLevel2"/>
      </w:pPr>
      <w:bookmarkStart w:id="53" w:name="_Toc513622999"/>
      <w:r>
        <w:t>Perbandingan Training CPU dan GPU</w:t>
      </w:r>
      <w:bookmarkEnd w:id="53"/>
    </w:p>
    <w:p w14:paraId="1C05146A" w14:textId="15A5E675" w:rsidR="00746B5D" w:rsidRDefault="00F33CFA" w:rsidP="00746B5D">
      <w:pPr>
        <w:pStyle w:val="SkripsiIsiLevel2"/>
      </w:pPr>
      <w:r>
        <w:t xml:space="preserve">Secara umum training dengan CPU maupun GPU menghasilkan data yang tidak jauh berbeda, dapat dilihat pada loss function yang dihasilkan </w:t>
      </w:r>
      <w:r w:rsidR="00043104">
        <w:t>berkisar</w:t>
      </w:r>
      <w:r>
        <w:t xml:space="preserve"> pada kisaran angka yang sama, yaitu 0.0054 pada training dengan </w:t>
      </w:r>
      <w:r w:rsidR="00043104">
        <w:t xml:space="preserve">menggunakan </w:t>
      </w:r>
      <w:r>
        <w:t xml:space="preserve">GPU sedangkan 0.0055 pada training dengan menggunakan CPU. Namun dari kedua proses training tersebut, </w:t>
      </w:r>
      <w:r w:rsidR="00995F35">
        <w:t>waktu yang dibutuhkan berbeda. Pada proses training dengan CPU memakan waktu sebanyak 32 menit 15 detik, sedangkan pada GPU memakan waktu sebanyak 15 menit 13 detik. Dapat dilihat bahwa dengan menggunakan GPU terdapat peningkatan 2 kali lebih cepat dibanding dengan menggunakan CPU. Artinya proses training dengan menggunakan GPU lebih efisien dibanding dengan CPU tanpa mengorbankan hasil training yang dihasilkan.</w:t>
      </w:r>
    </w:p>
    <w:p w14:paraId="255ED900" w14:textId="77777777" w:rsidR="00746B5D" w:rsidRDefault="00746B5D" w:rsidP="00746B5D">
      <w:pPr>
        <w:pStyle w:val="SkripsiNormal"/>
      </w:pPr>
    </w:p>
    <w:p w14:paraId="5C5A9BF5" w14:textId="47EFB7A3" w:rsidR="00BC44E3" w:rsidRDefault="00746B5D" w:rsidP="00BC44E3">
      <w:pPr>
        <w:pStyle w:val="SkripsiSubLevel1"/>
      </w:pPr>
      <w:bookmarkStart w:id="54" w:name="_Toc513623000"/>
      <w:r>
        <w:t>Hasil Testing</w:t>
      </w:r>
      <w:bookmarkEnd w:id="54"/>
    </w:p>
    <w:p w14:paraId="5264D370" w14:textId="3CB5C1AF" w:rsidR="002B3D5A" w:rsidRDefault="00043104" w:rsidP="002B3D5A">
      <w:pPr>
        <w:pStyle w:val="SkripsiIsiLevel1"/>
      </w:pPr>
      <w:r w:rsidRPr="00043104">
        <w:t>Pada tahap ini dilakukan testing data dengan dua cara, cara pertama yaitu dengan melihat accuracy dan loss value dari model yang dihasilkan. Setelah itu testing cara kedua dilakukan dengan cara membaca hasil model yang telah disimpan dalam format hdf5, lalu mengirimkannya melalui ke simulator dalam mode Autonomous Drive. Testing yang kedua ini untuk selanjutnya akan kita sebut dengan visual Testing. Dalam visual testing ini dikatakan berhasil jika mobil dapat berkendara secara mandiri dan dapat melewati 1 lap penuh tanpa menabrak halangan sama sekali.</w:t>
      </w:r>
    </w:p>
    <w:p w14:paraId="7C7D7E7F" w14:textId="4B8B6520" w:rsidR="006A7423" w:rsidRDefault="006A7423">
      <w:pPr>
        <w:rPr>
          <w:rFonts w:ascii="Times New Roman" w:eastAsia="Times New Roman" w:hAnsi="Times New Roman" w:cs="Times New Roman"/>
          <w:bCs/>
          <w:szCs w:val="24"/>
        </w:rPr>
      </w:pPr>
      <w:r>
        <w:br w:type="page"/>
      </w:r>
    </w:p>
    <w:p w14:paraId="128D2644" w14:textId="0963EE0D" w:rsidR="002B3D5A" w:rsidRDefault="002B3D5A" w:rsidP="002B3D5A">
      <w:pPr>
        <w:pStyle w:val="SkripsiSubLevel2"/>
      </w:pPr>
      <w:bookmarkStart w:id="55" w:name="_Toc513623001"/>
      <w:r>
        <w:lastRenderedPageBreak/>
        <w:t xml:space="preserve">Data </w:t>
      </w:r>
      <w:r w:rsidRPr="00CA49C3">
        <w:t>Testing</w:t>
      </w:r>
      <w:r w:rsidR="00CD2B14">
        <w:t xml:space="preserve"> </w:t>
      </w:r>
      <w:r w:rsidR="00043104">
        <w:t>GPU</w:t>
      </w:r>
      <w:bookmarkEnd w:id="55"/>
    </w:p>
    <w:p w14:paraId="1C91DBE8" w14:textId="31A93EB1" w:rsidR="001F7AFE" w:rsidRDefault="00DE62B2" w:rsidP="00EE3F26">
      <w:pPr>
        <w:pStyle w:val="SkripsiNormal"/>
        <w:jc w:val="center"/>
      </w:pPr>
      <w:r>
        <w:rPr>
          <w:noProof/>
        </w:rPr>
        <w:drawing>
          <wp:inline distT="0" distB="0" distL="0" distR="0" wp14:anchorId="43DB335B" wp14:editId="1951441A">
            <wp:extent cx="3240000" cy="24205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0000" cy="2420512"/>
                    </a:xfrm>
                    <a:prstGeom prst="rect">
                      <a:avLst/>
                    </a:prstGeom>
                    <a:noFill/>
                    <a:ln>
                      <a:noFill/>
                    </a:ln>
                  </pic:spPr>
                </pic:pic>
              </a:graphicData>
            </a:graphic>
          </wp:inline>
        </w:drawing>
      </w:r>
      <w:r>
        <w:rPr>
          <w:noProof/>
        </w:rPr>
        <w:drawing>
          <wp:inline distT="0" distB="0" distL="0" distR="0" wp14:anchorId="0E572329" wp14:editId="279A81A8">
            <wp:extent cx="3240000" cy="24205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0000" cy="2420512"/>
                    </a:xfrm>
                    <a:prstGeom prst="rect">
                      <a:avLst/>
                    </a:prstGeom>
                    <a:noFill/>
                    <a:ln>
                      <a:noFill/>
                    </a:ln>
                  </pic:spPr>
                </pic:pic>
              </a:graphicData>
            </a:graphic>
          </wp:inline>
        </w:drawing>
      </w:r>
    </w:p>
    <w:p w14:paraId="44D6D38F" w14:textId="58C332FA" w:rsidR="006A7423" w:rsidRDefault="006A7423" w:rsidP="00CC75B9">
      <w:pPr>
        <w:pStyle w:val="SkripsiGambar"/>
      </w:pPr>
      <w:bookmarkStart w:id="56" w:name="_Toc513622087"/>
      <w:r>
        <w:t>Gambar 4.5 Akurasi dan Loss yang dihasilkan oleh model</w:t>
      </w:r>
      <w:r w:rsidR="00043104">
        <w:t xml:space="preserve"> yang ditraining menggunakan GPU</w:t>
      </w:r>
      <w:bookmarkEnd w:id="56"/>
    </w:p>
    <w:p w14:paraId="34D95AA1" w14:textId="5334FD69" w:rsidR="006A7423" w:rsidRDefault="006A7423" w:rsidP="00043104">
      <w:pPr>
        <w:pStyle w:val="SkripsiNormal"/>
      </w:pPr>
    </w:p>
    <w:p w14:paraId="32EA7B77" w14:textId="76B445F5" w:rsidR="00043104" w:rsidRDefault="009A633D" w:rsidP="00EE3F26">
      <w:pPr>
        <w:pStyle w:val="SkripsiIsiLevel2"/>
      </w:pPr>
      <w:r>
        <w:t xml:space="preserve">Gambar 4.5 merupakan grafik hasil dari proses training data. Grafik yang dihasilkan terdapat dua macam grafik, yaitu grafik akurasi serta grafik loss value. Dua grafik ini dihasilkan </w:t>
      </w:r>
      <w:r w:rsidR="001412D2">
        <w:t>oleh</w:t>
      </w:r>
      <w:r>
        <w:t xml:space="preserve"> proses training </w:t>
      </w:r>
      <w:r w:rsidR="0070047B">
        <w:t xml:space="preserve">dengan menggunakan GPU </w:t>
      </w:r>
      <w:r>
        <w:t>sebanyak 10 epoch</w:t>
      </w:r>
      <w:r w:rsidR="0070047B">
        <w:t>.</w:t>
      </w:r>
    </w:p>
    <w:p w14:paraId="237E0499" w14:textId="77777777" w:rsidR="00043104" w:rsidRDefault="00043104" w:rsidP="00043104">
      <w:pPr>
        <w:pStyle w:val="SkripsiNormal"/>
      </w:pPr>
    </w:p>
    <w:p w14:paraId="01E00685" w14:textId="7DAAEF5F" w:rsidR="00043104" w:rsidRDefault="00043104" w:rsidP="00043104">
      <w:pPr>
        <w:pStyle w:val="SkripsiSubLevel2"/>
      </w:pPr>
      <w:bookmarkStart w:id="57" w:name="_Toc513623002"/>
      <w:r>
        <w:lastRenderedPageBreak/>
        <w:t xml:space="preserve">Data </w:t>
      </w:r>
      <w:r w:rsidRPr="00CA49C3">
        <w:t>Testing</w:t>
      </w:r>
      <w:r>
        <w:t xml:space="preserve"> CPU</w:t>
      </w:r>
      <w:bookmarkEnd w:id="57"/>
    </w:p>
    <w:p w14:paraId="459B1D9E" w14:textId="759EED9F" w:rsidR="00CD2B14" w:rsidRDefault="00CD2B14" w:rsidP="009A633D">
      <w:pPr>
        <w:pStyle w:val="SkripsiNormal"/>
        <w:jc w:val="center"/>
      </w:pPr>
      <w:r w:rsidRPr="00043104">
        <w:rPr>
          <w:noProof/>
        </w:rPr>
        <w:drawing>
          <wp:inline distT="0" distB="0" distL="0" distR="0" wp14:anchorId="6F82D4A1" wp14:editId="0169C46F">
            <wp:extent cx="3240000" cy="24212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r>
        <w:rPr>
          <w:noProof/>
        </w:rPr>
        <w:drawing>
          <wp:inline distT="0" distB="0" distL="0" distR="0" wp14:anchorId="61A0C1C1" wp14:editId="7F5F1F1B">
            <wp:extent cx="3240000" cy="24212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p>
    <w:p w14:paraId="12D02C2F" w14:textId="4CB6CBE9" w:rsidR="00043104" w:rsidRDefault="00043104" w:rsidP="00043104">
      <w:pPr>
        <w:pStyle w:val="SkripsiGambar"/>
      </w:pPr>
      <w:bookmarkStart w:id="58" w:name="_Toc513622088"/>
      <w:r>
        <w:t>Gambar 4.6 Akurasi dan Loss yang dihasilkan oleh model yang ditraining menggunakan CPU</w:t>
      </w:r>
      <w:bookmarkEnd w:id="58"/>
    </w:p>
    <w:p w14:paraId="35B5998B" w14:textId="3AEEB67D" w:rsidR="00043104" w:rsidRDefault="00043104" w:rsidP="00043104">
      <w:pPr>
        <w:pStyle w:val="SkripsiNormal"/>
      </w:pPr>
    </w:p>
    <w:p w14:paraId="107C8E27" w14:textId="6CDA7046" w:rsidR="009A633D" w:rsidRDefault="009A633D" w:rsidP="009A633D">
      <w:pPr>
        <w:pStyle w:val="SkripsiIsiLevel2"/>
      </w:pPr>
      <w:r>
        <w:t xml:space="preserve">Gambar 4.6 merupakan grafik hasil dari proses training data. Grafik yang dihasilkan terdapat dua macam grafik, yaitu grafik akurasi serta grafik loss value. Dua grafik ini dihasilkan </w:t>
      </w:r>
      <w:r w:rsidR="003A672E">
        <w:t>oleh</w:t>
      </w:r>
      <w:r>
        <w:t xml:space="preserve"> proses training </w:t>
      </w:r>
      <w:r w:rsidR="0070047B">
        <w:t xml:space="preserve">dengan menggunakan </w:t>
      </w:r>
      <w:r w:rsidR="00CF748D">
        <w:t>CPU</w:t>
      </w:r>
      <w:r w:rsidR="0070047B">
        <w:t xml:space="preserve"> sebanyak 10 epoch.</w:t>
      </w:r>
    </w:p>
    <w:p w14:paraId="72DBACF4" w14:textId="688F584C" w:rsidR="00043104" w:rsidRDefault="00043104" w:rsidP="00043104">
      <w:pPr>
        <w:pStyle w:val="SkripsiNormal"/>
      </w:pPr>
    </w:p>
    <w:p w14:paraId="5E3B542B" w14:textId="77777777" w:rsidR="00043104" w:rsidRDefault="00043104" w:rsidP="00043104">
      <w:pPr>
        <w:pStyle w:val="SkripsiNormal"/>
      </w:pPr>
    </w:p>
    <w:p w14:paraId="4A0AE149" w14:textId="00FE127D" w:rsidR="00043104" w:rsidRDefault="00043104" w:rsidP="00043104">
      <w:pPr>
        <w:pStyle w:val="SkripsiSubLevel2"/>
      </w:pPr>
      <w:bookmarkStart w:id="59" w:name="_Toc513623003"/>
      <w:r>
        <w:lastRenderedPageBreak/>
        <w:t>Data Testing GPU 100 Epoch</w:t>
      </w:r>
      <w:bookmarkEnd w:id="59"/>
    </w:p>
    <w:p w14:paraId="18157AF2" w14:textId="77909DCE" w:rsidR="00CD2B14" w:rsidRDefault="00CD2B14" w:rsidP="0070047B">
      <w:pPr>
        <w:pStyle w:val="SkripsiNormal"/>
        <w:jc w:val="center"/>
      </w:pPr>
      <w:r w:rsidRPr="00043104">
        <w:rPr>
          <w:noProof/>
        </w:rPr>
        <w:drawing>
          <wp:inline distT="0" distB="0" distL="0" distR="0" wp14:anchorId="0C09D617" wp14:editId="2E2E9EA3">
            <wp:extent cx="3240000" cy="24212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r>
        <w:rPr>
          <w:noProof/>
        </w:rPr>
        <w:drawing>
          <wp:inline distT="0" distB="0" distL="0" distR="0" wp14:anchorId="2467BD5D" wp14:editId="1189CC3C">
            <wp:extent cx="3240000" cy="24212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p>
    <w:p w14:paraId="054FCB76" w14:textId="6D7C5BA1" w:rsidR="00043104" w:rsidRDefault="00043104" w:rsidP="00043104">
      <w:pPr>
        <w:pStyle w:val="SkripsiGambar"/>
      </w:pPr>
      <w:bookmarkStart w:id="60" w:name="_Toc513622089"/>
      <w:r>
        <w:t>Gambar 4.</w:t>
      </w:r>
      <w:r w:rsidR="002E0396">
        <w:t>7</w:t>
      </w:r>
      <w:r>
        <w:t xml:space="preserve"> Akurasi dan Loss yang dihasilkan oleh model yang ditraining menggunakan GPU dengan 100 Epoch</w:t>
      </w:r>
      <w:bookmarkEnd w:id="60"/>
    </w:p>
    <w:p w14:paraId="0202EAF7" w14:textId="613D2AA2" w:rsidR="00043104" w:rsidRDefault="00043104" w:rsidP="00043104">
      <w:pPr>
        <w:pStyle w:val="SkripsiNormal"/>
      </w:pPr>
    </w:p>
    <w:p w14:paraId="61870B85" w14:textId="740C6A5D" w:rsidR="0070047B" w:rsidRDefault="0070047B" w:rsidP="0070047B">
      <w:pPr>
        <w:pStyle w:val="SkripsiIsiLevel2"/>
      </w:pPr>
      <w:r>
        <w:t xml:space="preserve">Gambar 4.7 merupakan grafik hasil dari proses training data. Grafik yang dihasilkan terdapat dua macam grafik, yaitu grafik akurasi serta grafik loss value. Dua grafik ini dihasilkan </w:t>
      </w:r>
      <w:r w:rsidR="006C58EC">
        <w:t>oleh</w:t>
      </w:r>
      <w:r>
        <w:t xml:space="preserve"> proses training </w:t>
      </w:r>
      <w:r w:rsidR="006C58EC">
        <w:t>dengan menggunakan GPU sebanyak 100 epoch.</w:t>
      </w:r>
    </w:p>
    <w:p w14:paraId="2EA523E0" w14:textId="2A2E260D" w:rsidR="00043104" w:rsidRDefault="009B2302" w:rsidP="00043104">
      <w:pPr>
        <w:pStyle w:val="SkripsiSubLevel2"/>
      </w:pPr>
      <w:bookmarkStart w:id="61" w:name="_Toc513623004"/>
      <w:r>
        <w:t>Interpretasi Data Testing</w:t>
      </w:r>
      <w:bookmarkEnd w:id="61"/>
    </w:p>
    <w:p w14:paraId="455A0257" w14:textId="49A9C573" w:rsidR="00043104" w:rsidRDefault="00CA49C3" w:rsidP="00043104">
      <w:pPr>
        <w:pStyle w:val="SkripsiIsiLevel2"/>
      </w:pPr>
      <w:r>
        <w:t>Dari data testing yang dihasilkan oleh GPU ataupun CPU, sekilas nampak sama. Dikarenakan loss value yang dihasilkan oleh data training baik oleh CPU ataupun GPU memiliki trend yang sama, yaitu semakin lama semakin menurun. Data ini sesuai dengan teori bahwa, semakin bertambahnya iterasi / epoch, maka semakin kecil loss value yang dihasilkan. Untuk data training antara CPU dan GPU memiliki kisaran angka di sekitar 0.020. Sedangkan untuk data testing memiliki nilai loss value di kisaran 0.005. Hal ini disebabkan oleh data training yang yang berisikan 80% total data, sedangkan data testing berisikan 20% total data. Kombinasi ini menyebabkan data training akan memiliki nilai loss value yang lebih besar dibandingkan dengan data testing.</w:t>
      </w:r>
    </w:p>
    <w:p w14:paraId="11089F80" w14:textId="42BDF5C7" w:rsidR="00CA49C3" w:rsidRDefault="00CA49C3" w:rsidP="00043104">
      <w:pPr>
        <w:pStyle w:val="SkripsiIsiLevel2"/>
      </w:pPr>
      <w:r>
        <w:t>Untuk data akurasi antara GPU dan CPU memiliki karakteristik yang terbalik dibanding dengan data loss value, jika pada loss value nilai data training lebih besar dibanding data testing, maka pada data akurasi, nilai akurasi data training akan lebih kecil dibanding data testing.</w:t>
      </w:r>
      <w:r w:rsidR="00AD2E7E">
        <w:t xml:space="preserve"> Hal ini dapat terjadi karena loss value dan berbanding terbalik dengan accuracy.</w:t>
      </w:r>
    </w:p>
    <w:p w14:paraId="0C8AA352" w14:textId="3DA833F7" w:rsidR="00AD2E7E" w:rsidRDefault="00AD2E7E" w:rsidP="00AD2E7E">
      <w:pPr>
        <w:pStyle w:val="SkripsiNormal"/>
      </w:pPr>
    </w:p>
    <w:p w14:paraId="78DE66E4" w14:textId="10D99768" w:rsidR="00AD2E7E" w:rsidRDefault="00AD2E7E" w:rsidP="00AD2E7E">
      <w:pPr>
        <w:pStyle w:val="SkripsiNormal"/>
      </w:pPr>
      <m:oMathPara>
        <m:oMath>
          <m:r>
            <w:rPr>
              <w:rFonts w:ascii="Cambria Math" w:hAnsi="Cambria Math"/>
            </w:rPr>
            <m:t>acc=</m:t>
          </m:r>
          <m:f>
            <m:fPr>
              <m:ctrlPr>
                <w:rPr>
                  <w:rFonts w:ascii="Cambria Math" w:hAnsi="Cambria Math"/>
                  <w:i/>
                </w:rPr>
              </m:ctrlPr>
            </m:fPr>
            <m:num>
              <m:r>
                <w:rPr>
                  <w:rFonts w:ascii="Cambria Math" w:hAnsi="Cambria Math"/>
                </w:rPr>
                <m:t>1</m:t>
              </m:r>
            </m:num>
            <m:den>
              <m:r>
                <w:rPr>
                  <w:rFonts w:ascii="Cambria Math" w:hAnsi="Cambria Math"/>
                </w:rPr>
                <m:t>loss</m:t>
              </m:r>
            </m:den>
          </m:f>
        </m:oMath>
      </m:oMathPara>
    </w:p>
    <w:p w14:paraId="31860E50" w14:textId="7F953310" w:rsidR="00043104" w:rsidRDefault="00043104" w:rsidP="00043104">
      <w:pPr>
        <w:pStyle w:val="SkripsiNormal"/>
      </w:pPr>
    </w:p>
    <w:p w14:paraId="19D4F8C8" w14:textId="691C0906" w:rsidR="00AD2E7E" w:rsidRDefault="00AD2E7E" w:rsidP="00AD2E7E">
      <w:pPr>
        <w:pStyle w:val="SkripsiIsiLevel2"/>
      </w:pPr>
      <w:r>
        <w:t>Untuk data berikut</w:t>
      </w:r>
      <w:r w:rsidR="00D9307C">
        <w:t xml:space="preserve">nya yaitu data training yang dijalankan oleh GPU dengan 100 epoch. </w:t>
      </w:r>
      <w:r w:rsidR="0034651E">
        <w:t>Langkah ini dilakukan untuk mengetahui bagaimana perilaku model</w:t>
      </w:r>
      <w:r w:rsidR="00693C9F">
        <w:t xml:space="preserve"> ini dengan data epoch yang cukup besar, yaitu 100 epoch. Dari grafik yang dihasilkan, data loss value pada data training memiliki trend yang semakin lama semakin menurun, dan ini menunjukkan trend yang baik. Namun untuk data testing, secara visual data turun cukup drastis pada 20 epoch pertama saja, untuk epoch ke 21 hingga 100, data berfluktuasi pada nilai 0.005 saja. Hal ini dimungkinkan karena </w:t>
      </w:r>
      <w:r w:rsidR="0049754B">
        <w:t>100 epoch dinilai terlalu besar, atau data yang dibutuhkan untuk training kurang besar. Hal tersebut dapat divalidasi melalui visual testing, dimana pada test tersebut kita mengamati bagaimana performa self-driving car.</w:t>
      </w:r>
    </w:p>
    <w:p w14:paraId="6E2DF4B4" w14:textId="77777777" w:rsidR="0049754B" w:rsidRDefault="0049754B">
      <w:pPr>
        <w:rPr>
          <w:rFonts w:ascii="Times New Roman" w:eastAsia="Times New Roman" w:hAnsi="Times New Roman" w:cs="Times New Roman"/>
          <w:b/>
          <w:bCs/>
          <w:szCs w:val="24"/>
        </w:rPr>
      </w:pPr>
      <w:r>
        <w:br w:type="page"/>
      </w:r>
    </w:p>
    <w:p w14:paraId="10213DD6" w14:textId="73931F8A" w:rsidR="002B3D5A" w:rsidRDefault="002B3D5A" w:rsidP="002B3D5A">
      <w:pPr>
        <w:pStyle w:val="SkripsiSubLevel2"/>
      </w:pPr>
      <w:bookmarkStart w:id="62" w:name="_Toc513623005"/>
      <w:r>
        <w:lastRenderedPageBreak/>
        <w:t>Visual Testing</w:t>
      </w:r>
      <w:bookmarkEnd w:id="62"/>
    </w:p>
    <w:p w14:paraId="11B23933" w14:textId="666F1C83" w:rsidR="001F7AFE" w:rsidRDefault="001F7AFE" w:rsidP="001F7AFE">
      <w:pPr>
        <w:pStyle w:val="SkripsiIsiLevel2"/>
      </w:pPr>
      <w:r>
        <w:t>Pada testing ini, kita memperhatikan pada simulator apakah mobil yang dikendarai memiliki performa yang baik atau tidak. Definisi memiliki performa yang baik adalah mobil yang dapat mengendarai tanpa menabrak ataupun keluar dari jalur. Skema testing yang dilakukan yaitu memberikan pinalti setiap mobil menabrak pembatas jalan atau keluar dari jalur.</w:t>
      </w:r>
    </w:p>
    <w:p w14:paraId="4FA5C03B" w14:textId="77777777" w:rsidR="006A7423" w:rsidRDefault="006A7423" w:rsidP="006A7423">
      <w:pPr>
        <w:pStyle w:val="SkripsiNormal"/>
      </w:pPr>
    </w:p>
    <w:p w14:paraId="1D5FC288" w14:textId="24CC6DD4" w:rsidR="00BC44E3" w:rsidRDefault="006A7423" w:rsidP="006A7423">
      <w:pPr>
        <w:pStyle w:val="SkripsiNormal"/>
        <w:jc w:val="center"/>
      </w:pPr>
      <w:r>
        <w:rPr>
          <w:noProof/>
        </w:rPr>
        <w:drawing>
          <wp:inline distT="0" distB="0" distL="0" distR="0" wp14:anchorId="50C66BD6" wp14:editId="2F66AF83">
            <wp:extent cx="3600000" cy="202371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0000" cy="2023716"/>
                    </a:xfrm>
                    <a:prstGeom prst="rect">
                      <a:avLst/>
                    </a:prstGeom>
                    <a:noFill/>
                    <a:ln>
                      <a:noFill/>
                    </a:ln>
                  </pic:spPr>
                </pic:pic>
              </a:graphicData>
            </a:graphic>
          </wp:inline>
        </w:drawing>
      </w:r>
    </w:p>
    <w:p w14:paraId="519E220D" w14:textId="255329C2" w:rsidR="006A7423" w:rsidRDefault="006A7423" w:rsidP="00CC75B9">
      <w:pPr>
        <w:pStyle w:val="SkripsiGambar"/>
      </w:pPr>
      <w:bookmarkStart w:id="63" w:name="_Toc513622090"/>
      <w:r>
        <w:t>Gambar 4.</w:t>
      </w:r>
      <w:r w:rsidR="002E0396">
        <w:t>8</w:t>
      </w:r>
      <w:r>
        <w:t xml:space="preserve"> Visual Testing</w:t>
      </w:r>
      <w:bookmarkEnd w:id="63"/>
    </w:p>
    <w:p w14:paraId="6B4CA9DE" w14:textId="1F21088F" w:rsidR="0049754B" w:rsidRDefault="0049754B" w:rsidP="0049754B">
      <w:pPr>
        <w:pStyle w:val="SkripsiNormal"/>
      </w:pPr>
    </w:p>
    <w:p w14:paraId="515219D5" w14:textId="69779482" w:rsidR="0049754B" w:rsidRDefault="00DF16F0" w:rsidP="00DF16F0">
      <w:pPr>
        <w:pStyle w:val="SkripsiNormal"/>
      </w:pPr>
      <w:r>
        <w:t xml:space="preserve">Dari visual testing, didapatkan hasil </w:t>
      </w:r>
      <w:r w:rsidR="00D12671">
        <w:t>sebagaimana ditunjukkan pada Tabel 4.1.</w:t>
      </w:r>
    </w:p>
    <w:p w14:paraId="5B058D9A" w14:textId="77777777" w:rsidR="00DF16F0" w:rsidRDefault="00DF16F0" w:rsidP="00DF16F0">
      <w:pPr>
        <w:pStyle w:val="SkripsiNormal"/>
      </w:pPr>
    </w:p>
    <w:tbl>
      <w:tblPr>
        <w:tblStyle w:val="TableGrid"/>
        <w:tblW w:w="0" w:type="auto"/>
        <w:jc w:val="center"/>
        <w:tblLook w:val="04A0" w:firstRow="1" w:lastRow="0" w:firstColumn="1" w:lastColumn="0" w:noHBand="0" w:noVBand="1"/>
      </w:tblPr>
      <w:tblGrid>
        <w:gridCol w:w="986"/>
        <w:gridCol w:w="851"/>
      </w:tblGrid>
      <w:tr w:rsidR="00DF16F0" w:rsidRPr="00DF16F0" w14:paraId="60E0C0EE" w14:textId="77777777" w:rsidTr="00DF16F0">
        <w:trPr>
          <w:jc w:val="center"/>
        </w:trPr>
        <w:tc>
          <w:tcPr>
            <w:tcW w:w="704" w:type="dxa"/>
          </w:tcPr>
          <w:p w14:paraId="763BEDE4" w14:textId="6129EA28" w:rsidR="00DF16F0" w:rsidRPr="00DF16F0" w:rsidRDefault="00DF16F0" w:rsidP="00DF16F0">
            <w:pPr>
              <w:pStyle w:val="SkripsiNormal"/>
              <w:rPr>
                <w:b/>
              </w:rPr>
            </w:pPr>
            <w:r>
              <w:rPr>
                <w:b/>
              </w:rPr>
              <w:t>Putaran</w:t>
            </w:r>
          </w:p>
        </w:tc>
        <w:tc>
          <w:tcPr>
            <w:tcW w:w="851" w:type="dxa"/>
          </w:tcPr>
          <w:p w14:paraId="74223F3B" w14:textId="27D3600F" w:rsidR="00DF16F0" w:rsidRPr="00DF16F0" w:rsidRDefault="00DF16F0" w:rsidP="00DF16F0">
            <w:pPr>
              <w:pStyle w:val="SkripsiNormal"/>
              <w:rPr>
                <w:b/>
              </w:rPr>
            </w:pPr>
            <w:r w:rsidRPr="00DF16F0">
              <w:rPr>
                <w:b/>
              </w:rPr>
              <w:t>Pinalti</w:t>
            </w:r>
          </w:p>
        </w:tc>
      </w:tr>
      <w:tr w:rsidR="00DF16F0" w14:paraId="4809F3B5" w14:textId="77777777" w:rsidTr="00DF16F0">
        <w:trPr>
          <w:jc w:val="center"/>
        </w:trPr>
        <w:tc>
          <w:tcPr>
            <w:tcW w:w="704" w:type="dxa"/>
          </w:tcPr>
          <w:p w14:paraId="2956461A" w14:textId="7318D59F" w:rsidR="00DF16F0" w:rsidRDefault="00DF16F0" w:rsidP="00DF16F0">
            <w:pPr>
              <w:pStyle w:val="SkripsiNormal"/>
            </w:pPr>
            <w:r>
              <w:t>1</w:t>
            </w:r>
          </w:p>
        </w:tc>
        <w:tc>
          <w:tcPr>
            <w:tcW w:w="851" w:type="dxa"/>
          </w:tcPr>
          <w:p w14:paraId="6DCC0C8A" w14:textId="654D4F73" w:rsidR="00DF16F0" w:rsidRDefault="00DF16F0" w:rsidP="00DF16F0">
            <w:pPr>
              <w:pStyle w:val="SkripsiNormal"/>
            </w:pPr>
            <w:r>
              <w:t>0</w:t>
            </w:r>
          </w:p>
        </w:tc>
      </w:tr>
      <w:tr w:rsidR="00DF16F0" w14:paraId="2D946BF0" w14:textId="77777777" w:rsidTr="00DF16F0">
        <w:trPr>
          <w:jc w:val="center"/>
        </w:trPr>
        <w:tc>
          <w:tcPr>
            <w:tcW w:w="704" w:type="dxa"/>
          </w:tcPr>
          <w:p w14:paraId="40D73E0C" w14:textId="1AC81B1E" w:rsidR="00DF16F0" w:rsidRDefault="00DF16F0" w:rsidP="00DF16F0">
            <w:pPr>
              <w:pStyle w:val="SkripsiNormal"/>
            </w:pPr>
            <w:r>
              <w:t>2</w:t>
            </w:r>
          </w:p>
        </w:tc>
        <w:tc>
          <w:tcPr>
            <w:tcW w:w="851" w:type="dxa"/>
          </w:tcPr>
          <w:p w14:paraId="1C741D4A" w14:textId="61EDE5B0" w:rsidR="00DF16F0" w:rsidRDefault="00DF16F0" w:rsidP="00DF16F0">
            <w:pPr>
              <w:pStyle w:val="SkripsiNormal"/>
            </w:pPr>
            <w:r>
              <w:t>1</w:t>
            </w:r>
          </w:p>
        </w:tc>
      </w:tr>
      <w:tr w:rsidR="00DF16F0" w14:paraId="59CD7EE7" w14:textId="77777777" w:rsidTr="00DF16F0">
        <w:trPr>
          <w:jc w:val="center"/>
        </w:trPr>
        <w:tc>
          <w:tcPr>
            <w:tcW w:w="704" w:type="dxa"/>
          </w:tcPr>
          <w:p w14:paraId="31FD97AD" w14:textId="09C5062C" w:rsidR="00DF16F0" w:rsidRDefault="00DF16F0" w:rsidP="00DF16F0">
            <w:pPr>
              <w:pStyle w:val="SkripsiNormal"/>
            </w:pPr>
            <w:r>
              <w:t>3</w:t>
            </w:r>
          </w:p>
        </w:tc>
        <w:tc>
          <w:tcPr>
            <w:tcW w:w="851" w:type="dxa"/>
          </w:tcPr>
          <w:p w14:paraId="68B0983E" w14:textId="7E9174E3" w:rsidR="00DF16F0" w:rsidRDefault="00DF16F0" w:rsidP="00DF16F0">
            <w:pPr>
              <w:pStyle w:val="SkripsiNormal"/>
            </w:pPr>
            <w:r>
              <w:t>1</w:t>
            </w:r>
          </w:p>
        </w:tc>
      </w:tr>
      <w:tr w:rsidR="00DF16F0" w14:paraId="746C1EE4" w14:textId="77777777" w:rsidTr="00DF16F0">
        <w:trPr>
          <w:jc w:val="center"/>
        </w:trPr>
        <w:tc>
          <w:tcPr>
            <w:tcW w:w="704" w:type="dxa"/>
          </w:tcPr>
          <w:p w14:paraId="3B8A51D7" w14:textId="668A8945" w:rsidR="00DF16F0" w:rsidRDefault="00DF16F0" w:rsidP="00DF16F0">
            <w:pPr>
              <w:pStyle w:val="SkripsiNormal"/>
            </w:pPr>
            <w:r>
              <w:t>4</w:t>
            </w:r>
          </w:p>
        </w:tc>
        <w:tc>
          <w:tcPr>
            <w:tcW w:w="851" w:type="dxa"/>
          </w:tcPr>
          <w:p w14:paraId="44726A7D" w14:textId="2D3E3482" w:rsidR="00DF16F0" w:rsidRDefault="00DF16F0" w:rsidP="00DF16F0">
            <w:pPr>
              <w:pStyle w:val="SkripsiNormal"/>
            </w:pPr>
            <w:r>
              <w:t>1</w:t>
            </w:r>
          </w:p>
        </w:tc>
      </w:tr>
      <w:tr w:rsidR="00DF16F0" w14:paraId="089BA49C" w14:textId="77777777" w:rsidTr="00DF16F0">
        <w:trPr>
          <w:jc w:val="center"/>
        </w:trPr>
        <w:tc>
          <w:tcPr>
            <w:tcW w:w="704" w:type="dxa"/>
          </w:tcPr>
          <w:p w14:paraId="72E9F6BA" w14:textId="6BC0FA40" w:rsidR="00DF16F0" w:rsidRDefault="00DF16F0" w:rsidP="00DF16F0">
            <w:pPr>
              <w:pStyle w:val="SkripsiNormal"/>
            </w:pPr>
            <w:r>
              <w:t>5</w:t>
            </w:r>
          </w:p>
        </w:tc>
        <w:tc>
          <w:tcPr>
            <w:tcW w:w="851" w:type="dxa"/>
          </w:tcPr>
          <w:p w14:paraId="14AB3EF9" w14:textId="4671256F" w:rsidR="00DF16F0" w:rsidRDefault="00DF16F0" w:rsidP="00DF16F0">
            <w:pPr>
              <w:pStyle w:val="SkripsiNormal"/>
            </w:pPr>
            <w:r>
              <w:t>1</w:t>
            </w:r>
          </w:p>
        </w:tc>
      </w:tr>
    </w:tbl>
    <w:p w14:paraId="7E74575C" w14:textId="5AAD9AFD" w:rsidR="00DF16F0" w:rsidRDefault="00DF16F0" w:rsidP="00F448BF">
      <w:pPr>
        <w:pStyle w:val="SkripsiTabel"/>
      </w:pPr>
      <w:r>
        <w:t>Tabel 4.1 Hasil visual testing</w:t>
      </w:r>
    </w:p>
    <w:p w14:paraId="01E7BB4B" w14:textId="3208DD8D" w:rsidR="00DF16F0" w:rsidRDefault="00DF16F0" w:rsidP="00DF16F0">
      <w:pPr>
        <w:pStyle w:val="SkripsiNormal"/>
      </w:pPr>
    </w:p>
    <w:p w14:paraId="192831A2" w14:textId="4AED76FD" w:rsidR="00DF16F0" w:rsidRDefault="00DF16F0" w:rsidP="00DF16F0">
      <w:pPr>
        <w:pStyle w:val="SkripsiNormal"/>
      </w:pPr>
      <w:r>
        <w:t xml:space="preserve">Dari data tersebut dapat kita ketahui, bahwa secara umum keseluruhan putaran memiliki pinalti sebesar 1 poin, kecuali pada putaran pertama. Hal ini dapat terjadi karena pinalti terjadi pada transisi antara awal dan akhir dari sirkuit. Sehingga pada putaran pertama tidak mengalami pinalti sama sekali, sedangkan pada putaran kedua dan seterusnya memiliki pinalti yang sama, yaitu satu poin. Dari pengujian visual </w:t>
      </w:r>
      <w:r>
        <w:lastRenderedPageBreak/>
        <w:t>keseluruhan pinalti yang didapatkan berada pada area yang sama, ditunjukkan pada gambar 4.7.</w:t>
      </w:r>
    </w:p>
    <w:p w14:paraId="12FAA0DA" w14:textId="33F995FA" w:rsidR="00DF16F0" w:rsidRDefault="00DF16F0" w:rsidP="00DF16F0">
      <w:pPr>
        <w:pStyle w:val="SkripsiNormal"/>
      </w:pPr>
    </w:p>
    <w:p w14:paraId="08FB55F1" w14:textId="50E99CC6" w:rsidR="00DF16F0" w:rsidRDefault="00DF16F0" w:rsidP="00DF16F0">
      <w:pPr>
        <w:pStyle w:val="SkripsiNormal"/>
        <w:jc w:val="center"/>
      </w:pPr>
      <w:r>
        <w:rPr>
          <w:noProof/>
        </w:rPr>
        <w:drawing>
          <wp:inline distT="0" distB="0" distL="0" distR="0" wp14:anchorId="75121947" wp14:editId="3D8490DE">
            <wp:extent cx="3600000" cy="2814631"/>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00000" cy="2814631"/>
                    </a:xfrm>
                    <a:prstGeom prst="rect">
                      <a:avLst/>
                    </a:prstGeom>
                  </pic:spPr>
                </pic:pic>
              </a:graphicData>
            </a:graphic>
          </wp:inline>
        </w:drawing>
      </w:r>
    </w:p>
    <w:p w14:paraId="2D30397D" w14:textId="42755DAE" w:rsidR="004C1059" w:rsidRDefault="004C1059" w:rsidP="004C1059">
      <w:pPr>
        <w:pStyle w:val="SkripsiGambar"/>
      </w:pPr>
      <w:bookmarkStart w:id="64" w:name="_Toc513622091"/>
      <w:r>
        <w:t>Gambar 4.</w:t>
      </w:r>
      <w:r w:rsidR="00F448BF">
        <w:t>9</w:t>
      </w:r>
      <w:r>
        <w:t xml:space="preserve"> Area rawan pinalti</w:t>
      </w:r>
      <w:bookmarkEnd w:id="64"/>
    </w:p>
    <w:p w14:paraId="3E7C8405" w14:textId="5349E510" w:rsidR="00DF16F0" w:rsidRDefault="00DF16F0" w:rsidP="00DF16F0">
      <w:pPr>
        <w:pStyle w:val="SkripsiNormal"/>
      </w:pPr>
    </w:p>
    <w:p w14:paraId="54E5796B" w14:textId="4BE0C63A" w:rsidR="004C1059" w:rsidRPr="0049754B" w:rsidRDefault="004C1059" w:rsidP="00DF16F0">
      <w:pPr>
        <w:pStyle w:val="SkripsiNormal"/>
      </w:pPr>
      <w:r>
        <w:t>Dari data yang didapatkan dimungkinkan bahwa data yang digunakan untuk training kurang banyak, atau saat proses generate data user cenderung terlalu dekat dengan pembatas, sehingga proses autonomous drive berusaha meniru input yang telah diberikan oleh user, yaitu terlalu dekat dengan pembatas.</w:t>
      </w:r>
    </w:p>
    <w:p w14:paraId="5F8E8608" w14:textId="77777777" w:rsidR="00BC44E3" w:rsidRDefault="00BC44E3" w:rsidP="006437E5">
      <w:pPr>
        <w:pStyle w:val="SkripsiNormal"/>
      </w:pPr>
    </w:p>
    <w:p w14:paraId="51A63444" w14:textId="77777777" w:rsidR="006437E5" w:rsidRDefault="006437E5" w:rsidP="006437E5">
      <w:pPr>
        <w:pStyle w:val="SkripsiHeader"/>
        <w:sectPr w:rsidR="006437E5">
          <w:pgSz w:w="8391" w:h="11907"/>
          <w:pgMar w:top="850" w:right="850" w:bottom="850" w:left="1417" w:header="720" w:footer="720" w:gutter="0"/>
          <w:cols w:space="720"/>
          <w:docGrid w:linePitch="360"/>
        </w:sectPr>
      </w:pPr>
    </w:p>
    <w:p w14:paraId="4767551B" w14:textId="2D777D1C" w:rsidR="767CCCA7" w:rsidRDefault="767CCCA7" w:rsidP="006437E5">
      <w:pPr>
        <w:pStyle w:val="SkripsiHeader"/>
      </w:pPr>
      <w:bookmarkStart w:id="65" w:name="_Toc513623006"/>
      <w:r w:rsidRPr="767CCCA7">
        <w:lastRenderedPageBreak/>
        <w:t>BAB V</w:t>
      </w:r>
      <w:r w:rsidR="006437E5">
        <w:br/>
      </w:r>
      <w:r w:rsidRPr="767CCCA7">
        <w:t>PENUTUP</w:t>
      </w:r>
      <w:bookmarkEnd w:id="65"/>
    </w:p>
    <w:p w14:paraId="0309C3EB" w14:textId="44207E84" w:rsidR="00BC44E3" w:rsidRDefault="00D55D83" w:rsidP="00D55D83">
      <w:pPr>
        <w:pStyle w:val="SkripsiHiddenBab"/>
      </w:pPr>
      <w:r w:rsidRPr="00D55D83">
        <w:t>BAB V PENUTUP</w:t>
      </w:r>
    </w:p>
    <w:p w14:paraId="2DA25C54" w14:textId="6994E313" w:rsidR="00D55D83" w:rsidRDefault="00D55D83" w:rsidP="00D55D83">
      <w:pPr>
        <w:pStyle w:val="SkripsiSubLevel1"/>
        <w:numPr>
          <w:ilvl w:val="1"/>
          <w:numId w:val="8"/>
        </w:numPr>
      </w:pPr>
      <w:bookmarkStart w:id="66" w:name="_Toc513623007"/>
      <w:r>
        <w:t>KESIMPULAN</w:t>
      </w:r>
      <w:bookmarkEnd w:id="66"/>
    </w:p>
    <w:p w14:paraId="370C094B" w14:textId="407D444D" w:rsidR="00F25762" w:rsidRDefault="000A45B5" w:rsidP="00F25762">
      <w:pPr>
        <w:pStyle w:val="SkripsiIsiLevel1"/>
      </w:pPr>
      <w:r>
        <w:t xml:space="preserve">Berdasarkan dari hasil penelitian yang telah dilakukan, </w:t>
      </w:r>
      <w:r w:rsidR="00F25762">
        <w:t>telah didapatkan satu model Deep Learning yang dapat digunakan untuk aplikasi Self-Driving Car. Model dibuat dengan 10 layer dimana 5 diantaranya adalah Convolutional Network, 4 diantaranya adalah Fully Connected Layer, serta Flatten Layer. Proses Training Deep Neural network dapat dilakukan dengan CPU ataupun GPU, keduanya memiliki hasil yang hampir sama, perbedaan terletak pada eksekusi waktu yang dibutuhkan, penggunaan GPU memakan waktu lebih sedikit dibanding dengan penggunaan CPU. Testing yang dihasilkan oleh training 100 epoch memiliki data yang cukup baik ditandai dengan loss value berkisar pada 0.015 pada data training, dan 0.005 pada data testing. Pengujian secara visual rata-rata mendapatkan pinalti 1 poin kecuali pada putaran pertama, dikarenakan data untuk training kurang banyak, atau penulis memberikan input yang tidak baik, sehingga model cenderung meniru perilaku yang tidak baik tersebut.</w:t>
      </w:r>
    </w:p>
    <w:p w14:paraId="66BEE371" w14:textId="77777777" w:rsidR="00FA1ACE" w:rsidRDefault="00FA1ACE" w:rsidP="00FA1ACE">
      <w:pPr>
        <w:pStyle w:val="SkripsiNormal"/>
      </w:pPr>
    </w:p>
    <w:p w14:paraId="3A7659E4" w14:textId="7D19986D" w:rsidR="00D55D83" w:rsidRPr="00D55D83" w:rsidRDefault="00D55D83" w:rsidP="00D55D83">
      <w:pPr>
        <w:pStyle w:val="SkripsiSubLevel1"/>
      </w:pPr>
      <w:bookmarkStart w:id="67" w:name="_Toc513623008"/>
      <w:r>
        <w:t>SARAN</w:t>
      </w:r>
      <w:bookmarkEnd w:id="67"/>
    </w:p>
    <w:p w14:paraId="2502C933" w14:textId="227EB162" w:rsidR="00BC44E3" w:rsidRDefault="00F25762" w:rsidP="00FA1ACE">
      <w:pPr>
        <w:pStyle w:val="SkripsiIsiLevel1"/>
      </w:pPr>
      <w:r>
        <w:t>Saran untuk penelitian berikutnya yaitu, diharapkan pada penelitian berikutnya dapat dicoba model-model deep learning yang lain. Diusahakan pada proses generate data cukup banyak dan sebagus mungkin, karena kualitas input yang baik akan menghasilkan output yang baik. Serta diharapkan dapat dibuat prototipe self driving car skala kecil.</w:t>
      </w:r>
    </w:p>
    <w:p w14:paraId="6C90C58E" w14:textId="77777777" w:rsidR="006437E5" w:rsidRDefault="006437E5" w:rsidP="00BC44E3">
      <w:pPr>
        <w:pStyle w:val="SkripsiNormal"/>
      </w:pPr>
    </w:p>
    <w:p w14:paraId="662C1831" w14:textId="1763D937" w:rsidR="00BC44E3" w:rsidRDefault="00BC44E3" w:rsidP="00BC44E3">
      <w:pPr>
        <w:pStyle w:val="SkripsiNormal"/>
        <w:sectPr w:rsidR="00BC44E3">
          <w:pgSz w:w="8391" w:h="11907"/>
          <w:pgMar w:top="850" w:right="850" w:bottom="850" w:left="1417" w:header="720" w:footer="720" w:gutter="0"/>
          <w:cols w:space="720"/>
          <w:docGrid w:linePitch="360"/>
        </w:sectPr>
      </w:pPr>
    </w:p>
    <w:p w14:paraId="32A6D7C2" w14:textId="77777777" w:rsidR="00F25762" w:rsidRDefault="00F25762">
      <w:pPr>
        <w:rPr>
          <w:rFonts w:ascii="Times New Roman" w:eastAsia="Times New Roman" w:hAnsi="Times New Roman" w:cs="Times New Roman"/>
          <w:b/>
          <w:bCs/>
          <w:sz w:val="24"/>
          <w:szCs w:val="24"/>
        </w:rPr>
      </w:pPr>
      <w:r>
        <w:lastRenderedPageBreak/>
        <w:br w:type="page"/>
      </w:r>
    </w:p>
    <w:p w14:paraId="6EDB930B" w14:textId="7167B565" w:rsidR="767CCCA7" w:rsidRDefault="767CCCA7" w:rsidP="006437E5">
      <w:pPr>
        <w:pStyle w:val="SkripsiHeader"/>
      </w:pPr>
      <w:bookmarkStart w:id="68" w:name="_Toc513623009"/>
      <w:r w:rsidRPr="767CCCA7">
        <w:lastRenderedPageBreak/>
        <w:t>DAFTAR PUSTAKA</w:t>
      </w:r>
      <w:bookmarkEnd w:id="68"/>
    </w:p>
    <w:p w14:paraId="14DBD55D" w14:textId="1DC76D54" w:rsidR="00263E4B" w:rsidRDefault="00263E4B" w:rsidP="006437E5">
      <w:pPr>
        <w:pStyle w:val="SkripsiNormal"/>
      </w:pPr>
    </w:p>
    <w:p w14:paraId="6BF884F8"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Agatonovic-Kustrin, S. and Beresford, R. (2000) ‘Basic concepts of artificial neural network (ANN) modeling and its application in pharmaceutical research’, </w:t>
      </w:r>
      <w:r>
        <w:rPr>
          <w:rFonts w:ascii="Times New Roman" w:hAnsi="Times New Roman" w:cs="Times New Roman"/>
          <w:i/>
          <w:iCs/>
          <w:sz w:val="24"/>
          <w:szCs w:val="24"/>
        </w:rPr>
        <w:t>Journal of Pharmaceutical and Biomedical Analysis</w:t>
      </w:r>
      <w:r>
        <w:rPr>
          <w:rFonts w:ascii="Times New Roman" w:hAnsi="Times New Roman" w:cs="Times New Roman"/>
          <w:sz w:val="24"/>
          <w:szCs w:val="24"/>
        </w:rPr>
        <w:t>. Elsevier, 22(5), pp. 717–727. doi: 10.1016/S0731-7085(99)00272-1.</w:t>
      </w:r>
    </w:p>
    <w:p w14:paraId="38121FB8"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engio, Y. and Lecun, Y. (2007) ‘Scaling Learning Algorithms towards AI’, </w:t>
      </w:r>
      <w:r>
        <w:rPr>
          <w:rFonts w:ascii="Times New Roman" w:hAnsi="Times New Roman" w:cs="Times New Roman"/>
          <w:i/>
          <w:iCs/>
          <w:sz w:val="24"/>
          <w:szCs w:val="24"/>
        </w:rPr>
        <w:t>Large Scale Kernel Machines</w:t>
      </w:r>
      <w:r>
        <w:rPr>
          <w:rFonts w:ascii="Times New Roman" w:hAnsi="Times New Roman" w:cs="Times New Roman"/>
          <w:sz w:val="24"/>
          <w:szCs w:val="24"/>
        </w:rPr>
        <w:t>, (1), pp. 321–360. doi: 10.1.1.72.4580.</w:t>
      </w:r>
    </w:p>
    <w:p w14:paraId="2A57B8FA"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ojarski, M. </w:t>
      </w:r>
      <w:r>
        <w:rPr>
          <w:rFonts w:ascii="Times New Roman" w:hAnsi="Times New Roman" w:cs="Times New Roman"/>
          <w:i/>
          <w:iCs/>
          <w:sz w:val="24"/>
          <w:szCs w:val="24"/>
        </w:rPr>
        <w:t>et al.</w:t>
      </w:r>
      <w:r>
        <w:rPr>
          <w:rFonts w:ascii="Times New Roman" w:hAnsi="Times New Roman" w:cs="Times New Roman"/>
          <w:sz w:val="24"/>
          <w:szCs w:val="24"/>
        </w:rPr>
        <w:t xml:space="preserve"> (2016) ‘End to End Learning for Self-Driving Cars’, pp. 1–9. Available at: http://arxiv.org/abs/1604.07316.</w:t>
      </w:r>
    </w:p>
    <w:p w14:paraId="02600E37"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Ceder, V. L. (2010) </w:t>
      </w:r>
      <w:r>
        <w:rPr>
          <w:rFonts w:ascii="Times New Roman" w:hAnsi="Times New Roman" w:cs="Times New Roman"/>
          <w:i/>
          <w:iCs/>
          <w:sz w:val="24"/>
          <w:szCs w:val="24"/>
        </w:rPr>
        <w:t>The Quick Python Book</w:t>
      </w:r>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doi: 10.1016/j.jinsphys.2008.04.013.</w:t>
      </w:r>
    </w:p>
    <w:p w14:paraId="3A0DFAB8"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arrell Etherington (2017) </w:t>
      </w:r>
      <w:r>
        <w:rPr>
          <w:rFonts w:ascii="Times New Roman" w:hAnsi="Times New Roman" w:cs="Times New Roman"/>
          <w:i/>
          <w:iCs/>
          <w:sz w:val="24"/>
          <w:szCs w:val="24"/>
        </w:rPr>
        <w:t>Udacity open sources its self-driving car simulator for anyone to use</w:t>
      </w:r>
      <w:r>
        <w:rPr>
          <w:rFonts w:ascii="Times New Roman" w:hAnsi="Times New Roman" w:cs="Times New Roman"/>
          <w:sz w:val="24"/>
          <w:szCs w:val="24"/>
        </w:rPr>
        <w:t xml:space="preserve">, </w:t>
      </w:r>
      <w:r>
        <w:rPr>
          <w:rFonts w:ascii="Times New Roman" w:hAnsi="Times New Roman" w:cs="Times New Roman"/>
          <w:i/>
          <w:iCs/>
          <w:sz w:val="24"/>
          <w:szCs w:val="24"/>
        </w:rPr>
        <w:t>Techcrunh.com</w:t>
      </w:r>
      <w:r>
        <w:rPr>
          <w:rFonts w:ascii="Times New Roman" w:hAnsi="Times New Roman" w:cs="Times New Roman"/>
          <w:sz w:val="24"/>
          <w:szCs w:val="24"/>
        </w:rPr>
        <w:t>. Available at: https://techcrunch.com/2017/02/08/udacity-open-sources-its-self-driving-car-simulator-for-anyone-to-use/.</w:t>
      </w:r>
    </w:p>
    <w:p w14:paraId="45583B2A"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He, K. </w:t>
      </w:r>
      <w:r>
        <w:rPr>
          <w:rFonts w:ascii="Times New Roman" w:hAnsi="Times New Roman" w:cs="Times New Roman"/>
          <w:i/>
          <w:iCs/>
          <w:sz w:val="24"/>
          <w:szCs w:val="24"/>
        </w:rPr>
        <w:t>et al.</w:t>
      </w:r>
      <w:r>
        <w:rPr>
          <w:rFonts w:ascii="Times New Roman" w:hAnsi="Times New Roman" w:cs="Times New Roman"/>
          <w:sz w:val="24"/>
          <w:szCs w:val="24"/>
        </w:rPr>
        <w:t xml:space="preserve"> (2015) ‘Delving deep into rectifiers: Surpassing human-level performance on imagenet classification’, </w:t>
      </w:r>
      <w:r>
        <w:rPr>
          <w:rFonts w:ascii="Times New Roman" w:hAnsi="Times New Roman" w:cs="Times New Roman"/>
          <w:i/>
          <w:iCs/>
          <w:sz w:val="24"/>
          <w:szCs w:val="24"/>
        </w:rPr>
        <w:t>Proceedings of the IEEE International Conference on Computer Vision</w:t>
      </w:r>
      <w:r>
        <w:rPr>
          <w:rFonts w:ascii="Times New Roman" w:hAnsi="Times New Roman" w:cs="Times New Roman"/>
          <w:sz w:val="24"/>
          <w:szCs w:val="24"/>
        </w:rPr>
        <w:t>, 2015 Inter, pp. 1026–1034. doi: 10.1109/ICCV.2015.123.</w:t>
      </w:r>
    </w:p>
    <w:p w14:paraId="64E28E53"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i/>
          <w:iCs/>
          <w:sz w:val="24"/>
          <w:szCs w:val="24"/>
        </w:rPr>
        <w:t>Keras: The Python Deep Learning library</w:t>
      </w:r>
      <w:r>
        <w:rPr>
          <w:rFonts w:ascii="Times New Roman" w:hAnsi="Times New Roman" w:cs="Times New Roman"/>
          <w:sz w:val="24"/>
          <w:szCs w:val="24"/>
        </w:rPr>
        <w:t xml:space="preserve"> (2015) </w:t>
      </w:r>
      <w:r>
        <w:rPr>
          <w:rFonts w:ascii="Times New Roman" w:hAnsi="Times New Roman" w:cs="Times New Roman"/>
          <w:i/>
          <w:iCs/>
          <w:sz w:val="24"/>
          <w:szCs w:val="24"/>
        </w:rPr>
        <w:t>Keras.Io</w:t>
      </w:r>
      <w:r>
        <w:rPr>
          <w:rFonts w:ascii="Times New Roman" w:hAnsi="Times New Roman" w:cs="Times New Roman"/>
          <w:sz w:val="24"/>
          <w:szCs w:val="24"/>
        </w:rPr>
        <w:t xml:space="preserve">. Available at: </w:t>
      </w:r>
      <w:r>
        <w:rPr>
          <w:rFonts w:ascii="Times New Roman" w:hAnsi="Times New Roman" w:cs="Times New Roman"/>
          <w:sz w:val="24"/>
          <w:szCs w:val="24"/>
        </w:rPr>
        <w:lastRenderedPageBreak/>
        <w:t>https://keras.io/%0Apapers3://publication/uuid/07295FF5-0ED2-40F6-ACD1-95ADC043E29C (Accessed: 30 April 2018).</w:t>
      </w:r>
    </w:p>
    <w:p w14:paraId="627AFEB6"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Kingma, D. P. and Ba, J. (2014) ‘Adam: A Method for Stochastic Optimization’, pp. 1–15. doi: http://doi.acm.org.ezproxy.lib.ucf.edu/10.1145/1830483.1830503.</w:t>
      </w:r>
    </w:p>
    <w:p w14:paraId="238A6FEC"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Krizhevsky, A., Sutskever, I. and Geoffrey E., H. (2012) ‘ImageNet Classification with Deep Convolutional Neural Networks’, </w:t>
      </w:r>
      <w:r>
        <w:rPr>
          <w:rFonts w:ascii="Times New Roman" w:hAnsi="Times New Roman" w:cs="Times New Roman"/>
          <w:i/>
          <w:iCs/>
          <w:sz w:val="24"/>
          <w:szCs w:val="24"/>
        </w:rPr>
        <w:t>Advances in Neural Information Processing Systems 25 (NIPS2012)</w:t>
      </w:r>
      <w:r>
        <w:rPr>
          <w:rFonts w:ascii="Times New Roman" w:hAnsi="Times New Roman" w:cs="Times New Roman"/>
          <w:sz w:val="24"/>
          <w:szCs w:val="24"/>
        </w:rPr>
        <w:t>, pp. 1–9. doi: 10.1109/5.726791.</w:t>
      </w:r>
    </w:p>
    <w:p w14:paraId="10F4887B"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McClelland, C. (2017) </w:t>
      </w:r>
      <w:r>
        <w:rPr>
          <w:rFonts w:ascii="Times New Roman" w:hAnsi="Times New Roman" w:cs="Times New Roman"/>
          <w:i/>
          <w:iCs/>
          <w:sz w:val="24"/>
          <w:szCs w:val="24"/>
        </w:rPr>
        <w:t>The Difference Between Artificial Intelligence, Machine Learning, and Deep Learning</w:t>
      </w:r>
      <w:r>
        <w:rPr>
          <w:rFonts w:ascii="Times New Roman" w:hAnsi="Times New Roman" w:cs="Times New Roman"/>
          <w:sz w:val="24"/>
          <w:szCs w:val="24"/>
        </w:rPr>
        <w:t xml:space="preserve">, </w:t>
      </w:r>
      <w:r>
        <w:rPr>
          <w:rFonts w:ascii="Times New Roman" w:hAnsi="Times New Roman" w:cs="Times New Roman"/>
          <w:i/>
          <w:iCs/>
          <w:sz w:val="24"/>
          <w:szCs w:val="24"/>
        </w:rPr>
        <w:t>Medium.com</w:t>
      </w:r>
      <w:r>
        <w:rPr>
          <w:rFonts w:ascii="Times New Roman" w:hAnsi="Times New Roman" w:cs="Times New Roman"/>
          <w:sz w:val="24"/>
          <w:szCs w:val="24"/>
        </w:rPr>
        <w:t>. Available at: https://medium.com/iotforall/the-difference-between-artificial-intelligence-machine-learning-and-deep-learning-3aa67bff5991 (Accessed: 1 May 2018).</w:t>
      </w:r>
    </w:p>
    <w:p w14:paraId="10247EB3"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Rumelhart, D. E., Hinton, G. E. and Williams, R. J. (1986) ‘Learning representations by back-propagating errors’, </w:t>
      </w:r>
      <w:r>
        <w:rPr>
          <w:rFonts w:ascii="Times New Roman" w:hAnsi="Times New Roman" w:cs="Times New Roman"/>
          <w:i/>
          <w:iCs/>
          <w:sz w:val="24"/>
          <w:szCs w:val="24"/>
        </w:rPr>
        <w:t>Nature</w:t>
      </w:r>
      <w:r>
        <w:rPr>
          <w:rFonts w:ascii="Times New Roman" w:hAnsi="Times New Roman" w:cs="Times New Roman"/>
          <w:sz w:val="24"/>
          <w:szCs w:val="24"/>
        </w:rPr>
        <w:t>. Nature Publishing Group, 323, p. 533. Available at: http://dx.doi.org/10.1038/323533a0.</w:t>
      </w:r>
    </w:p>
    <w:p w14:paraId="631D4C5A" w14:textId="77777777" w:rsidR="00F25762" w:rsidRDefault="00F25762" w:rsidP="00B11C3B">
      <w:pPr>
        <w:widowControl w:val="0"/>
        <w:autoSpaceDE w:val="0"/>
        <w:autoSpaceDN w:val="0"/>
        <w:adjustRightInd w:val="0"/>
        <w:spacing w:after="140" w:line="288" w:lineRule="auto"/>
        <w:ind w:left="567" w:hanging="567"/>
      </w:pPr>
      <w:r>
        <w:rPr>
          <w:rFonts w:ascii="Times New Roman" w:hAnsi="Times New Roman" w:cs="Times New Roman"/>
          <w:sz w:val="24"/>
          <w:szCs w:val="24"/>
        </w:rPr>
        <w:t xml:space="preserve">TensorFlow (2018) </w:t>
      </w:r>
      <w:r>
        <w:rPr>
          <w:rFonts w:ascii="Times New Roman" w:hAnsi="Times New Roman" w:cs="Times New Roman"/>
          <w:i/>
          <w:iCs/>
          <w:sz w:val="24"/>
          <w:szCs w:val="24"/>
        </w:rPr>
        <w:t>An open-source machine learning framework for everyone</w:t>
      </w:r>
      <w:r>
        <w:rPr>
          <w:rFonts w:ascii="Times New Roman" w:hAnsi="Times New Roman" w:cs="Times New Roman"/>
          <w:sz w:val="24"/>
          <w:szCs w:val="24"/>
        </w:rPr>
        <w:t>. Available at: https://www.tensorflow.org/ (Accessed: 30 April 2018).</w:t>
      </w:r>
    </w:p>
    <w:p w14:paraId="06B9FD4C" w14:textId="1F5A72C8" w:rsidR="00DD574D" w:rsidRDefault="00DD574D" w:rsidP="006437E5">
      <w:pPr>
        <w:pStyle w:val="SkripsiNormal"/>
      </w:pPr>
    </w:p>
    <w:p w14:paraId="6D8387F5" w14:textId="085FD3B0" w:rsidR="767CCCA7" w:rsidRDefault="767CCCA7" w:rsidP="00F25762">
      <w:pPr>
        <w:pStyle w:val="SkripsiHeader"/>
      </w:pPr>
      <w:r>
        <w:br w:type="page"/>
      </w:r>
      <w:bookmarkStart w:id="69" w:name="_Toc513623010"/>
      <w:r w:rsidRPr="767CCCA7">
        <w:lastRenderedPageBreak/>
        <w:t>LAMPIRAN</w:t>
      </w:r>
      <w:bookmarkEnd w:id="69"/>
    </w:p>
    <w:p w14:paraId="5F48AAFA" w14:textId="5DDBCF3E" w:rsidR="006437E5" w:rsidRDefault="006437E5" w:rsidP="00F25762">
      <w:pPr>
        <w:pStyle w:val="SkripsiNormal"/>
      </w:pPr>
    </w:p>
    <w:p w14:paraId="54AA5770" w14:textId="77777777" w:rsidR="00F25762" w:rsidRDefault="00F25762" w:rsidP="00F25762">
      <w:pPr>
        <w:pStyle w:val="SkripsiNormal"/>
      </w:pPr>
    </w:p>
    <w:sectPr w:rsidR="00F25762">
      <w:pgSz w:w="8391" w:h="11907"/>
      <w:pgMar w:top="850" w:right="850" w:bottom="85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83C24" w14:textId="77777777" w:rsidR="00C829F7" w:rsidRDefault="00C829F7">
      <w:pPr>
        <w:spacing w:after="0" w:line="240" w:lineRule="auto"/>
      </w:pPr>
      <w:r>
        <w:separator/>
      </w:r>
    </w:p>
  </w:endnote>
  <w:endnote w:type="continuationSeparator" w:id="0">
    <w:p w14:paraId="3C7FA4AB" w14:textId="77777777" w:rsidR="00C829F7" w:rsidRDefault="00C829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398586"/>
      <w:docPartObj>
        <w:docPartGallery w:val="Page Numbers (Bottom of Page)"/>
        <w:docPartUnique/>
      </w:docPartObj>
    </w:sdtPr>
    <w:sdtEndPr>
      <w:rPr>
        <w:noProof/>
      </w:rPr>
    </w:sdtEndPr>
    <w:sdtContent>
      <w:p w14:paraId="645B58B9" w14:textId="2B1557C3" w:rsidR="00C829F7" w:rsidRDefault="00C829F7" w:rsidP="001A16AE">
        <w:pPr>
          <w:pStyle w:val="Footer"/>
          <w:jc w:val="right"/>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253879"/>
      <w:docPartObj>
        <w:docPartGallery w:val="Page Numbers (Bottom of Page)"/>
        <w:docPartUnique/>
      </w:docPartObj>
    </w:sdtPr>
    <w:sdtEndPr>
      <w:rPr>
        <w:noProof/>
      </w:rPr>
    </w:sdtEndPr>
    <w:sdtContent>
      <w:p w14:paraId="46BF11A9" w14:textId="77777777" w:rsidR="006E7073" w:rsidRDefault="006E7073"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7753399"/>
      <w:docPartObj>
        <w:docPartGallery w:val="Page Numbers (Bottom of Page)"/>
        <w:docPartUnique/>
      </w:docPartObj>
    </w:sdtPr>
    <w:sdtEndPr>
      <w:rPr>
        <w:noProof/>
      </w:rPr>
    </w:sdtEndPr>
    <w:sdtContent>
      <w:p w14:paraId="7CCE71BD" w14:textId="77777777" w:rsidR="00C829F7" w:rsidRDefault="00C829F7"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2E912" w14:textId="77777777" w:rsidR="00C829F7" w:rsidRDefault="00C829F7">
      <w:pPr>
        <w:spacing w:after="0" w:line="240" w:lineRule="auto"/>
      </w:pPr>
      <w:r>
        <w:separator/>
      </w:r>
    </w:p>
  </w:footnote>
  <w:footnote w:type="continuationSeparator" w:id="0">
    <w:p w14:paraId="27313CA9" w14:textId="77777777" w:rsidR="00C829F7" w:rsidRDefault="00C829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7CBD"/>
    <w:multiLevelType w:val="hybridMultilevel"/>
    <w:tmpl w:val="60DEA9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A9926E8"/>
    <w:multiLevelType w:val="multilevel"/>
    <w:tmpl w:val="9A46F48A"/>
    <w:lvl w:ilvl="0">
      <w:start w:val="1"/>
      <w:numFmt w:val="decimal"/>
      <w:pStyle w:val="SkripsiHiddenBab"/>
      <w:lvlText w:val="%1."/>
      <w:lvlJc w:val="left"/>
      <w:pPr>
        <w:ind w:left="720" w:hanging="720"/>
      </w:pPr>
      <w:rPr>
        <w:rFonts w:hint="default"/>
      </w:rPr>
    </w:lvl>
    <w:lvl w:ilvl="1">
      <w:start w:val="1"/>
      <w:numFmt w:val="decimal"/>
      <w:lvlRestart w:val="0"/>
      <w:pStyle w:val="SkripsiSubLevel1"/>
      <w:lvlText w:val="%1.%2"/>
      <w:lvlJc w:val="left"/>
      <w:pPr>
        <w:ind w:left="720" w:hanging="720"/>
      </w:pPr>
      <w:rPr>
        <w:rFonts w:hint="default"/>
      </w:rPr>
    </w:lvl>
    <w:lvl w:ilvl="2">
      <w:start w:val="1"/>
      <w:numFmt w:val="decimal"/>
      <w:pStyle w:val="SkripsiSubLevel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2B00A2"/>
    <w:multiLevelType w:val="hybridMultilevel"/>
    <w:tmpl w:val="F4B678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27C0230D"/>
    <w:multiLevelType w:val="hybridMultilevel"/>
    <w:tmpl w:val="D12E8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317D4C81"/>
    <w:multiLevelType w:val="hybridMultilevel"/>
    <w:tmpl w:val="BEC29EB6"/>
    <w:lvl w:ilvl="0" w:tplc="1262867C">
      <w:start w:val="1"/>
      <w:numFmt w:val="decimal"/>
      <w:lvlText w:val="%1."/>
      <w:lvlJc w:val="left"/>
      <w:pPr>
        <w:ind w:left="846" w:hanging="360"/>
      </w:pPr>
      <w:rPr>
        <w:rFonts w:hint="default"/>
      </w:r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5" w15:restartNumberingAfterBreak="0">
    <w:nsid w:val="36D1405E"/>
    <w:multiLevelType w:val="multilevel"/>
    <w:tmpl w:val="BF48E304"/>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FC44DE6"/>
    <w:multiLevelType w:val="hybridMultilevel"/>
    <w:tmpl w:val="4EDEF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5925254"/>
    <w:multiLevelType w:val="hybridMultilevel"/>
    <w:tmpl w:val="540CA2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
  </w:num>
  <w:num w:numId="2">
    <w:abstractNumId w:val="1"/>
  </w:num>
  <w:num w:numId="3">
    <w:abstractNumId w:val="1"/>
  </w:num>
  <w:num w:numId="4">
    <w:abstractNumId w:val="1"/>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2"/>
  </w:num>
  <w:num w:numId="14">
    <w:abstractNumId w:val="6"/>
  </w:num>
  <w:num w:numId="15">
    <w:abstractNumId w:val="0"/>
  </w:num>
  <w:num w:numId="16">
    <w:abstractNumId w:val="3"/>
  </w:num>
  <w:num w:numId="17">
    <w:abstractNumId w:val="4"/>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FF7321"/>
    <w:rsid w:val="00026BBD"/>
    <w:rsid w:val="00042380"/>
    <w:rsid w:val="00043104"/>
    <w:rsid w:val="0005348B"/>
    <w:rsid w:val="00064820"/>
    <w:rsid w:val="0008469B"/>
    <w:rsid w:val="00093C1E"/>
    <w:rsid w:val="000A14F6"/>
    <w:rsid w:val="000A45B5"/>
    <w:rsid w:val="000C2A69"/>
    <w:rsid w:val="000D2F68"/>
    <w:rsid w:val="000F660F"/>
    <w:rsid w:val="001260FB"/>
    <w:rsid w:val="001329EA"/>
    <w:rsid w:val="00140A92"/>
    <w:rsid w:val="001412D2"/>
    <w:rsid w:val="00155FD0"/>
    <w:rsid w:val="00174C50"/>
    <w:rsid w:val="00186785"/>
    <w:rsid w:val="001A16AE"/>
    <w:rsid w:val="001B3A7E"/>
    <w:rsid w:val="001C4EDC"/>
    <w:rsid w:val="001F7AFE"/>
    <w:rsid w:val="00202C41"/>
    <w:rsid w:val="00202DB1"/>
    <w:rsid w:val="00207DCD"/>
    <w:rsid w:val="00221E18"/>
    <w:rsid w:val="002400E3"/>
    <w:rsid w:val="00252D4C"/>
    <w:rsid w:val="00253272"/>
    <w:rsid w:val="00261BC9"/>
    <w:rsid w:val="00263E4B"/>
    <w:rsid w:val="002761F3"/>
    <w:rsid w:val="002B3D5A"/>
    <w:rsid w:val="002C35F5"/>
    <w:rsid w:val="002D1DB7"/>
    <w:rsid w:val="002E0396"/>
    <w:rsid w:val="00322BE1"/>
    <w:rsid w:val="0034651E"/>
    <w:rsid w:val="00364747"/>
    <w:rsid w:val="003669A5"/>
    <w:rsid w:val="00371A84"/>
    <w:rsid w:val="003A3787"/>
    <w:rsid w:val="003A672E"/>
    <w:rsid w:val="003A6951"/>
    <w:rsid w:val="003B455D"/>
    <w:rsid w:val="003D6737"/>
    <w:rsid w:val="003F6563"/>
    <w:rsid w:val="0042752D"/>
    <w:rsid w:val="00436FBE"/>
    <w:rsid w:val="004652C1"/>
    <w:rsid w:val="0049754B"/>
    <w:rsid w:val="004C1059"/>
    <w:rsid w:val="004D399C"/>
    <w:rsid w:val="00524AF4"/>
    <w:rsid w:val="00550FF5"/>
    <w:rsid w:val="005B5EC3"/>
    <w:rsid w:val="005D5E03"/>
    <w:rsid w:val="0060467C"/>
    <w:rsid w:val="00610C0F"/>
    <w:rsid w:val="00614472"/>
    <w:rsid w:val="006437E5"/>
    <w:rsid w:val="00693C9F"/>
    <w:rsid w:val="0069514B"/>
    <w:rsid w:val="006A1DC2"/>
    <w:rsid w:val="006A7423"/>
    <w:rsid w:val="006B6CA3"/>
    <w:rsid w:val="006C085C"/>
    <w:rsid w:val="006C58EC"/>
    <w:rsid w:val="006E7073"/>
    <w:rsid w:val="0070047B"/>
    <w:rsid w:val="00713986"/>
    <w:rsid w:val="0072503E"/>
    <w:rsid w:val="00741E14"/>
    <w:rsid w:val="00746B5D"/>
    <w:rsid w:val="00760F79"/>
    <w:rsid w:val="00765DB2"/>
    <w:rsid w:val="00793185"/>
    <w:rsid w:val="007A6C69"/>
    <w:rsid w:val="007D4480"/>
    <w:rsid w:val="007D6ED3"/>
    <w:rsid w:val="0086074A"/>
    <w:rsid w:val="008671C5"/>
    <w:rsid w:val="00897E98"/>
    <w:rsid w:val="00910BE4"/>
    <w:rsid w:val="00933BA1"/>
    <w:rsid w:val="009472CE"/>
    <w:rsid w:val="00954597"/>
    <w:rsid w:val="00954A20"/>
    <w:rsid w:val="00957E09"/>
    <w:rsid w:val="00987B34"/>
    <w:rsid w:val="00992026"/>
    <w:rsid w:val="00995F35"/>
    <w:rsid w:val="009A1731"/>
    <w:rsid w:val="009A633D"/>
    <w:rsid w:val="009B2302"/>
    <w:rsid w:val="009D5D57"/>
    <w:rsid w:val="009D62A7"/>
    <w:rsid w:val="009E796E"/>
    <w:rsid w:val="00A23CC7"/>
    <w:rsid w:val="00A31305"/>
    <w:rsid w:val="00AD1A17"/>
    <w:rsid w:val="00AD2E7E"/>
    <w:rsid w:val="00B11C3B"/>
    <w:rsid w:val="00B16917"/>
    <w:rsid w:val="00B6569C"/>
    <w:rsid w:val="00B84FDF"/>
    <w:rsid w:val="00BC44E3"/>
    <w:rsid w:val="00BD3AF3"/>
    <w:rsid w:val="00C12292"/>
    <w:rsid w:val="00C2015A"/>
    <w:rsid w:val="00C31617"/>
    <w:rsid w:val="00C477CC"/>
    <w:rsid w:val="00C64235"/>
    <w:rsid w:val="00C8061B"/>
    <w:rsid w:val="00C829F7"/>
    <w:rsid w:val="00C9751E"/>
    <w:rsid w:val="00CA49C3"/>
    <w:rsid w:val="00CB25DD"/>
    <w:rsid w:val="00CB2D83"/>
    <w:rsid w:val="00CC75B9"/>
    <w:rsid w:val="00CD2B14"/>
    <w:rsid w:val="00CF7297"/>
    <w:rsid w:val="00CF748D"/>
    <w:rsid w:val="00D12671"/>
    <w:rsid w:val="00D228AF"/>
    <w:rsid w:val="00D55243"/>
    <w:rsid w:val="00D55D83"/>
    <w:rsid w:val="00D74B2E"/>
    <w:rsid w:val="00D91B79"/>
    <w:rsid w:val="00D9307C"/>
    <w:rsid w:val="00DA0D7D"/>
    <w:rsid w:val="00DC5CCC"/>
    <w:rsid w:val="00DD574D"/>
    <w:rsid w:val="00DE62B2"/>
    <w:rsid w:val="00DF16F0"/>
    <w:rsid w:val="00E30884"/>
    <w:rsid w:val="00E66FBA"/>
    <w:rsid w:val="00E97AE1"/>
    <w:rsid w:val="00EC317A"/>
    <w:rsid w:val="00EC49EB"/>
    <w:rsid w:val="00EE3F26"/>
    <w:rsid w:val="00EF1615"/>
    <w:rsid w:val="00EF75E1"/>
    <w:rsid w:val="00F25762"/>
    <w:rsid w:val="00F33CFA"/>
    <w:rsid w:val="00F35741"/>
    <w:rsid w:val="00F448BF"/>
    <w:rsid w:val="00F83B1C"/>
    <w:rsid w:val="00FA1ACE"/>
    <w:rsid w:val="00FE0242"/>
    <w:rsid w:val="00FE6AB2"/>
    <w:rsid w:val="00FF0C8D"/>
    <w:rsid w:val="16FF7321"/>
    <w:rsid w:val="388C55CF"/>
    <w:rsid w:val="598FADB9"/>
    <w:rsid w:val="767CC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8C55CF"/>
  <w15:chartTrackingRefBased/>
  <w15:docId w15:val="{7F4964C0-4038-445D-9F82-55D20C2DC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7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7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75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NoSpacing">
    <w:name w:val="No Spacing"/>
    <w:uiPriority w:val="1"/>
    <w:qFormat/>
    <w:pPr>
      <w:spacing w:after="0" w:line="240" w:lineRule="auto"/>
    </w:pPr>
  </w:style>
  <w:style w:type="paragraph" w:customStyle="1" w:styleId="SkripsiHeader">
    <w:name w:val="Skripsi Header"/>
    <w:basedOn w:val="NoSpacing"/>
    <w:qFormat/>
    <w:rsid w:val="001A16AE"/>
    <w:pPr>
      <w:jc w:val="center"/>
      <w:outlineLvl w:val="0"/>
    </w:pPr>
    <w:rPr>
      <w:rFonts w:ascii="Times New Roman" w:eastAsia="Times New Roman" w:hAnsi="Times New Roman" w:cs="Times New Roman"/>
      <w:b/>
      <w:bCs/>
      <w:sz w:val="24"/>
      <w:szCs w:val="24"/>
    </w:rPr>
  </w:style>
  <w:style w:type="paragraph" w:customStyle="1" w:styleId="SkripsiNormal">
    <w:name w:val="Skripsi Normal"/>
    <w:basedOn w:val="NoSpacing"/>
    <w:qFormat/>
    <w:rsid w:val="006437E5"/>
    <w:pPr>
      <w:jc w:val="both"/>
    </w:pPr>
    <w:rPr>
      <w:rFonts w:ascii="Times New Roman" w:eastAsia="Times New Roman" w:hAnsi="Times New Roman" w:cs="Times New Roman"/>
      <w:bCs/>
      <w:szCs w:val="24"/>
    </w:rPr>
  </w:style>
  <w:style w:type="paragraph" w:customStyle="1" w:styleId="SkripsiSubLevel1">
    <w:name w:val="Skripsi Sub Level 1"/>
    <w:basedOn w:val="SkripsiNormal"/>
    <w:qFormat/>
    <w:rsid w:val="00BC44E3"/>
    <w:pPr>
      <w:numPr>
        <w:ilvl w:val="1"/>
        <w:numId w:val="4"/>
      </w:numPr>
      <w:tabs>
        <w:tab w:val="left" w:pos="567"/>
      </w:tabs>
      <w:outlineLvl w:val="1"/>
    </w:pPr>
    <w:rPr>
      <w:b/>
    </w:rPr>
  </w:style>
  <w:style w:type="paragraph" w:styleId="ListParagraph">
    <w:name w:val="List Paragraph"/>
    <w:basedOn w:val="Normal"/>
    <w:uiPriority w:val="34"/>
    <w:qFormat/>
    <w:rsid w:val="001A16AE"/>
    <w:pPr>
      <w:ind w:left="720"/>
      <w:contextualSpacing/>
    </w:pPr>
  </w:style>
  <w:style w:type="paragraph" w:customStyle="1" w:styleId="SkripsiIsiLevel1">
    <w:name w:val="Skripsi Isi Level 1"/>
    <w:basedOn w:val="SkripsiNormal"/>
    <w:qFormat/>
    <w:rsid w:val="00BC44E3"/>
    <w:pPr>
      <w:ind w:firstLine="567"/>
    </w:pPr>
  </w:style>
  <w:style w:type="paragraph" w:customStyle="1" w:styleId="SkripsiHiddenBab">
    <w:name w:val="Skripsi Hidden Bab"/>
    <w:basedOn w:val="SkripsiSubLevel1"/>
    <w:qFormat/>
    <w:rsid w:val="00D55D83"/>
    <w:pPr>
      <w:numPr>
        <w:ilvl w:val="0"/>
      </w:numPr>
    </w:pPr>
    <w:rPr>
      <w:color w:val="FFFFFF" w:themeColor="background1"/>
    </w:rPr>
  </w:style>
  <w:style w:type="paragraph" w:customStyle="1" w:styleId="SkripsiSubLevel2">
    <w:name w:val="Skripsi Sub Level 2"/>
    <w:basedOn w:val="SkripsiSubLevel1"/>
    <w:qFormat/>
    <w:rsid w:val="00793185"/>
    <w:pPr>
      <w:numPr>
        <w:ilvl w:val="2"/>
        <w:numId w:val="3"/>
      </w:numPr>
      <w:tabs>
        <w:tab w:val="clear" w:pos="567"/>
        <w:tab w:val="left" w:pos="851"/>
      </w:tabs>
      <w:ind w:left="851" w:hanging="851"/>
    </w:pPr>
  </w:style>
  <w:style w:type="paragraph" w:customStyle="1" w:styleId="SkripsiIsiLevel2">
    <w:name w:val="Skripsi Isi Level 2"/>
    <w:basedOn w:val="SkripsiIsiLevel1"/>
    <w:qFormat/>
    <w:rsid w:val="0060467C"/>
    <w:pPr>
      <w:ind w:firstLine="851"/>
    </w:pPr>
  </w:style>
  <w:style w:type="paragraph" w:styleId="HTMLPreformatted">
    <w:name w:val="HTML Preformatted"/>
    <w:basedOn w:val="Normal"/>
    <w:link w:val="HTMLPreformattedChar"/>
    <w:uiPriority w:val="99"/>
    <w:unhideWhenUsed/>
    <w:rsid w:val="00B1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691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CC75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C75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75B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CC75B9"/>
    <w:pPr>
      <w:spacing w:after="100"/>
    </w:pPr>
    <w:rPr>
      <w:rFonts w:ascii="Times New Roman" w:hAnsi="Times New Roman"/>
    </w:rPr>
  </w:style>
  <w:style w:type="paragraph" w:styleId="TOC2">
    <w:name w:val="toc 2"/>
    <w:basedOn w:val="Normal"/>
    <w:next w:val="Normal"/>
    <w:autoRedefine/>
    <w:uiPriority w:val="39"/>
    <w:unhideWhenUsed/>
    <w:rsid w:val="00CC75B9"/>
    <w:pPr>
      <w:spacing w:after="100"/>
      <w:ind w:left="220"/>
    </w:pPr>
    <w:rPr>
      <w:rFonts w:ascii="Times New Roman" w:hAnsi="Times New Roman"/>
    </w:rPr>
  </w:style>
  <w:style w:type="paragraph" w:styleId="TOC3">
    <w:name w:val="toc 3"/>
    <w:basedOn w:val="Normal"/>
    <w:next w:val="Normal"/>
    <w:autoRedefine/>
    <w:uiPriority w:val="39"/>
    <w:unhideWhenUsed/>
    <w:rsid w:val="00CC75B9"/>
    <w:pPr>
      <w:spacing w:after="100"/>
      <w:ind w:left="440"/>
    </w:pPr>
    <w:rPr>
      <w:rFonts w:ascii="Times New Roman" w:hAnsi="Times New Roman"/>
    </w:rPr>
  </w:style>
  <w:style w:type="character" w:styleId="Hyperlink">
    <w:name w:val="Hyperlink"/>
    <w:basedOn w:val="DefaultParagraphFont"/>
    <w:uiPriority w:val="99"/>
    <w:unhideWhenUsed/>
    <w:rsid w:val="008671C5"/>
    <w:rPr>
      <w:rFonts w:ascii="Times New Roman" w:hAnsi="Times New Roman"/>
      <w:color w:val="auto"/>
      <w:sz w:val="22"/>
      <w:u w:val="none"/>
    </w:rPr>
  </w:style>
  <w:style w:type="paragraph" w:customStyle="1" w:styleId="SkripsiGambar">
    <w:name w:val="Skripsi Gambar"/>
    <w:basedOn w:val="SkripsiNormal"/>
    <w:qFormat/>
    <w:rsid w:val="00CC75B9"/>
    <w:pPr>
      <w:jc w:val="center"/>
    </w:pPr>
  </w:style>
  <w:style w:type="paragraph" w:styleId="TableofFigures">
    <w:name w:val="table of figures"/>
    <w:basedOn w:val="Normal"/>
    <w:next w:val="Normal"/>
    <w:uiPriority w:val="99"/>
    <w:unhideWhenUsed/>
    <w:rsid w:val="008671C5"/>
    <w:pPr>
      <w:spacing w:after="120"/>
    </w:pPr>
    <w:rPr>
      <w:rFonts w:ascii="Times New Roman" w:hAnsi="Times New Roman"/>
    </w:rPr>
  </w:style>
  <w:style w:type="paragraph" w:styleId="FootnoteText">
    <w:name w:val="footnote text"/>
    <w:basedOn w:val="Normal"/>
    <w:link w:val="FootnoteTextChar"/>
    <w:uiPriority w:val="99"/>
    <w:semiHidden/>
    <w:unhideWhenUsed/>
    <w:rsid w:val="00261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BC9"/>
    <w:rPr>
      <w:sz w:val="20"/>
      <w:szCs w:val="20"/>
    </w:rPr>
  </w:style>
  <w:style w:type="character" w:styleId="FootnoteReference">
    <w:name w:val="footnote reference"/>
    <w:basedOn w:val="DefaultParagraphFont"/>
    <w:uiPriority w:val="99"/>
    <w:semiHidden/>
    <w:unhideWhenUsed/>
    <w:rsid w:val="00261BC9"/>
    <w:rPr>
      <w:vertAlign w:val="superscript"/>
    </w:rPr>
  </w:style>
  <w:style w:type="character" w:styleId="PlaceholderText">
    <w:name w:val="Placeholder Text"/>
    <w:basedOn w:val="DefaultParagraphFont"/>
    <w:uiPriority w:val="99"/>
    <w:semiHidden/>
    <w:rsid w:val="00AD2E7E"/>
    <w:rPr>
      <w:color w:val="808080"/>
    </w:rPr>
  </w:style>
  <w:style w:type="paragraph" w:customStyle="1" w:styleId="SkripsiTabel">
    <w:name w:val="Skripsi Tabel"/>
    <w:basedOn w:val="SkripsiGambar"/>
    <w:qFormat/>
    <w:rsid w:val="00F448BF"/>
    <w:rPr>
      <w:sz w:val="20"/>
    </w:rPr>
  </w:style>
  <w:style w:type="paragraph" w:styleId="NormalWeb">
    <w:name w:val="Normal (Web)"/>
    <w:basedOn w:val="Normal"/>
    <w:uiPriority w:val="99"/>
    <w:semiHidden/>
    <w:unhideWhenUsed/>
    <w:rsid w:val="00C9751E"/>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F3CFB-DF15-483E-8E55-2190FEA20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6</TotalTime>
  <Pages>51</Pages>
  <Words>10367</Words>
  <Characters>5909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wi Arifin</dc:creator>
  <cp:keywords/>
  <dc:description/>
  <cp:lastModifiedBy>Adwi Arifin</cp:lastModifiedBy>
  <cp:revision>65</cp:revision>
  <cp:lastPrinted>2018-05-09T02:54:00Z</cp:lastPrinted>
  <dcterms:created xsi:type="dcterms:W3CDTF">2018-05-01T20:42:00Z</dcterms:created>
  <dcterms:modified xsi:type="dcterms:W3CDTF">2018-05-09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d7f3c5-8dc6-32c4-a908-477eef85c629</vt:lpwstr>
  </property>
  <property fmtid="{D5CDD505-2E9C-101B-9397-08002B2CF9AE}" pid="24" name="Mendeley Citation Style_1">
    <vt:lpwstr>http://www.zotero.org/styles/harvard-cite-them-right</vt:lpwstr>
  </property>
</Properties>
</file>